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EC4B7" w14:textId="3B60607A" w:rsidR="00581598" w:rsidRDefault="00390B11" w:rsidP="00E142B6">
      <w:pPr>
        <w:pStyle w:val="01University"/>
        <w:rPr>
          <w:caps w:val="0"/>
          <w:lang w:val="en-US"/>
        </w:rPr>
      </w:pPr>
      <w:bookmarkStart w:id="0" w:name="_GoBack"/>
      <w:bookmarkEnd w:id="0"/>
      <w:r w:rsidRPr="00581598">
        <w:rPr>
          <w:noProof/>
        </w:rPr>
        <w:drawing>
          <wp:inline distT="0" distB="0" distL="0" distR="0" wp14:anchorId="7B61FAD0" wp14:editId="78DFFD3D">
            <wp:extent cx="1653540" cy="5943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inline>
        </w:drawing>
      </w:r>
    </w:p>
    <w:p w14:paraId="54E52D29" w14:textId="0E6C6015" w:rsidR="005129C3" w:rsidRPr="00A81A68" w:rsidRDefault="005129C3" w:rsidP="00E142B6">
      <w:pPr>
        <w:pStyle w:val="01University"/>
        <w:rPr>
          <w:caps w:val="0"/>
          <w:lang w:val="en-US"/>
        </w:rPr>
      </w:pPr>
      <w:r w:rsidRPr="00A81A68">
        <w:rPr>
          <w:lang w:val="en-US"/>
        </w:rPr>
        <w:t>VILNIUS GEDIMINas Technical university</w:t>
      </w:r>
    </w:p>
    <w:p w14:paraId="7702502A" w14:textId="3790994D" w:rsidR="005129C3" w:rsidRPr="00A64485" w:rsidRDefault="005129C3" w:rsidP="00E142B6">
      <w:pPr>
        <w:pStyle w:val="02Facultydepartment"/>
        <w:rPr>
          <w:caps w:val="0"/>
        </w:rPr>
      </w:pPr>
      <w:r w:rsidRPr="00A64485">
        <w:t xml:space="preserve">Faculty of </w:t>
      </w:r>
      <w:r w:rsidR="00390B11">
        <w:t>…………………………………….</w:t>
      </w:r>
    </w:p>
    <w:p w14:paraId="2ECA4608" w14:textId="77777777" w:rsidR="005129C3" w:rsidRPr="00A64485" w:rsidRDefault="005129C3" w:rsidP="00E142B6">
      <w:pPr>
        <w:pStyle w:val="02Facultydepartment"/>
        <w:rPr>
          <w:caps w:val="0"/>
        </w:rPr>
      </w:pPr>
      <w:r w:rsidRPr="00A64485">
        <w:t xml:space="preserve">department of </w:t>
      </w:r>
      <w:r w:rsidR="00381A67" w:rsidRPr="00A64485">
        <w:t>…………………………………….</w:t>
      </w:r>
    </w:p>
    <w:p w14:paraId="60FF4AB5" w14:textId="77777777" w:rsidR="00A64485" w:rsidRDefault="00A64485" w:rsidP="00E142B6">
      <w:pPr>
        <w:pStyle w:val="03Title"/>
      </w:pPr>
      <w:r>
        <w:t xml:space="preserve">TITLE </w:t>
      </w:r>
    </w:p>
    <w:p w14:paraId="41DCEEEE" w14:textId="77777777" w:rsidR="00A64485" w:rsidRDefault="00A64485" w:rsidP="00E142B6">
      <w:pPr>
        <w:pStyle w:val="04Nameofcourse"/>
      </w:pPr>
      <w:r>
        <w:t>Name of Course</w:t>
      </w:r>
    </w:p>
    <w:p w14:paraId="53C7041D" w14:textId="77777777" w:rsidR="00A64485" w:rsidRDefault="00A64485" w:rsidP="00E142B6">
      <w:pPr>
        <w:pStyle w:val="05Type"/>
      </w:pPr>
      <w:r>
        <w:t>Type of written assignement (course project/complex project/homework)</w:t>
      </w:r>
    </w:p>
    <w:p w14:paraId="50ADBE5D" w14:textId="4AD50B10" w:rsidR="00A64485" w:rsidRDefault="00A64485" w:rsidP="00E142B6">
      <w:pPr>
        <w:pStyle w:val="06Author"/>
      </w:pPr>
      <w:r>
        <w:t>Author: Name, Surname, academic group</w:t>
      </w:r>
    </w:p>
    <w:p w14:paraId="346CE68E" w14:textId="61CE8B03" w:rsidR="00A64485" w:rsidRDefault="00A64485" w:rsidP="00E142B6">
      <w:pPr>
        <w:pStyle w:val="07Lecturer"/>
      </w:pPr>
      <w:r w:rsidRPr="00E142B6">
        <w:t>Lecturer: Assoc Prof Dr</w:t>
      </w:r>
      <w:r>
        <w:t xml:space="preserve"> </w:t>
      </w:r>
      <w:r w:rsidR="00106930">
        <w:t>..................................</w:t>
      </w:r>
    </w:p>
    <w:p w14:paraId="09C1F6A6" w14:textId="77777777" w:rsidR="00A64485" w:rsidRDefault="00A64485" w:rsidP="00E142B6">
      <w:pPr>
        <w:pStyle w:val="08Vilnius"/>
      </w:pPr>
      <w:r>
        <w:t>VILNIUS 20XX</w:t>
      </w:r>
    </w:p>
    <w:p w14:paraId="711FFA3F" w14:textId="77777777" w:rsidR="00293C5B" w:rsidRPr="005547B2" w:rsidRDefault="005129C3" w:rsidP="005129C3">
      <w:pPr>
        <w:spacing w:line="360" w:lineRule="auto"/>
        <w:jc w:val="center"/>
        <w:rPr>
          <w:b/>
          <w:color w:val="FF0000"/>
          <w:sz w:val="28"/>
          <w:szCs w:val="28"/>
          <w:lang w:val="en-GB" w:eastAsia="en-US"/>
        </w:rPr>
      </w:pPr>
      <w:r w:rsidRPr="00A81A68">
        <w:rPr>
          <w:lang w:val="en-US"/>
        </w:rPr>
        <w:br w:type="page"/>
      </w:r>
      <w:r w:rsidRPr="005547B2">
        <w:rPr>
          <w:color w:val="FF0000"/>
          <w:lang w:val="en-US"/>
        </w:rPr>
        <w:lastRenderedPageBreak/>
        <w:t>ONLY FOR ERASMUS STUDENTS</w:t>
      </w:r>
    </w:p>
    <w:p w14:paraId="72D028B6" w14:textId="77777777" w:rsidR="000D2C06" w:rsidRPr="00A81A68" w:rsidRDefault="000D2C06" w:rsidP="000C7C92">
      <w:pPr>
        <w:pStyle w:val="27Vilniustech"/>
      </w:pPr>
      <w:smartTag w:uri="urn:schemas-microsoft-com:office:smarttags" w:element="place">
        <w:smartTag w:uri="urn:schemas-microsoft-com:office:smarttags" w:element="PlaceName">
          <w:r w:rsidRPr="00A81A68">
            <w:t>VILNIUS</w:t>
          </w:r>
        </w:smartTag>
        <w:r w:rsidRPr="00A81A68">
          <w:t xml:space="preserve"> </w:t>
        </w:r>
        <w:smartTag w:uri="urn:schemas-microsoft-com:office:smarttags" w:element="PlaceName">
          <w:r w:rsidRPr="00A81A68">
            <w:t>GEDIMINAS</w:t>
          </w:r>
        </w:smartTag>
        <w:r w:rsidRPr="00A81A68">
          <w:t xml:space="preserve"> </w:t>
        </w:r>
        <w:smartTag w:uri="urn:schemas-microsoft-com:office:smarttags" w:element="PlaceName">
          <w:r w:rsidRPr="00A81A68">
            <w:t>TECHNICAL</w:t>
          </w:r>
        </w:smartTag>
        <w:r w:rsidRPr="00A81A68">
          <w:t xml:space="preserve"> </w:t>
        </w:r>
        <w:smartTag w:uri="urn:schemas-microsoft-com:office:smarttags" w:element="PlaceType">
          <w:r w:rsidRPr="00A81A68">
            <w:t>UNIVERSITY</w:t>
          </w:r>
        </w:smartTag>
      </w:smartTag>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A81A68" w:rsidRPr="00A81A68" w14:paraId="0DF88571" w14:textId="77777777" w:rsidTr="00922916">
        <w:trPr>
          <w:trHeight w:val="349"/>
        </w:trPr>
        <w:tc>
          <w:tcPr>
            <w:tcW w:w="6237" w:type="dxa"/>
            <w:tcBorders>
              <w:top w:val="nil"/>
              <w:left w:val="nil"/>
              <w:bottom w:val="single" w:sz="4" w:space="0" w:color="auto"/>
              <w:right w:val="nil"/>
            </w:tcBorders>
          </w:tcPr>
          <w:p w14:paraId="1D3B7B5E" w14:textId="77777777" w:rsidR="000D2C06" w:rsidRPr="00A81A68" w:rsidRDefault="000D2C06" w:rsidP="00922916">
            <w:pPr>
              <w:tabs>
                <w:tab w:val="left" w:pos="9781"/>
              </w:tabs>
              <w:ind w:left="34" w:hanging="34"/>
              <w:jc w:val="center"/>
              <w:rPr>
                <w:szCs w:val="12"/>
                <w:lang w:val="en-GB"/>
              </w:rPr>
            </w:pPr>
          </w:p>
        </w:tc>
      </w:tr>
      <w:tr w:rsidR="00A81A68" w:rsidRPr="00A81A68" w14:paraId="07621DCE" w14:textId="77777777" w:rsidTr="00922916">
        <w:trPr>
          <w:trHeight w:val="471"/>
        </w:trPr>
        <w:tc>
          <w:tcPr>
            <w:tcW w:w="6237" w:type="dxa"/>
            <w:tcBorders>
              <w:left w:val="nil"/>
              <w:right w:val="nil"/>
            </w:tcBorders>
          </w:tcPr>
          <w:p w14:paraId="1223EDAF" w14:textId="77777777" w:rsidR="000D2C06" w:rsidRPr="00A81A68" w:rsidRDefault="000D2C06" w:rsidP="000C7C92">
            <w:pPr>
              <w:pStyle w:val="28Tablesmalltext"/>
            </w:pPr>
            <w:r w:rsidRPr="00A81A68">
              <w:t>(Student‘s given name, family name, certificate number)</w:t>
            </w:r>
          </w:p>
        </w:tc>
      </w:tr>
      <w:tr w:rsidR="00A81A68" w:rsidRPr="00A81A68" w14:paraId="5227056C" w14:textId="77777777" w:rsidTr="00922916">
        <w:trPr>
          <w:trHeight w:val="421"/>
        </w:trPr>
        <w:tc>
          <w:tcPr>
            <w:tcW w:w="6237" w:type="dxa"/>
            <w:tcBorders>
              <w:left w:val="nil"/>
              <w:right w:val="nil"/>
            </w:tcBorders>
          </w:tcPr>
          <w:p w14:paraId="5A1E2966" w14:textId="77777777" w:rsidR="000D2C06" w:rsidRPr="00A81A68" w:rsidRDefault="000D2C06" w:rsidP="000C7C92">
            <w:pPr>
              <w:pStyle w:val="28Tablesmalltext"/>
            </w:pPr>
            <w:r w:rsidRPr="00A81A68">
              <w:t>(Faculty)</w:t>
            </w:r>
          </w:p>
        </w:tc>
      </w:tr>
    </w:tbl>
    <w:p w14:paraId="3E07D222" w14:textId="77777777" w:rsidR="000D2C06" w:rsidRPr="00A81A68" w:rsidRDefault="000D2C06" w:rsidP="000C7C92">
      <w:pPr>
        <w:pStyle w:val="28Tablesmalltext"/>
      </w:pPr>
      <w:r w:rsidRPr="00A81A68">
        <w:t>(Study programme, academic group no.)</w:t>
      </w:r>
    </w:p>
    <w:p w14:paraId="72C3207A" w14:textId="77777777" w:rsidR="000D2C06" w:rsidRPr="00A81A68" w:rsidRDefault="000D2C06" w:rsidP="000C7C92">
      <w:pPr>
        <w:pStyle w:val="29Declaration"/>
      </w:pPr>
      <w:r w:rsidRPr="00A81A68">
        <w:t xml:space="preserve">DECLARATION of authorship </w:t>
      </w:r>
    </w:p>
    <w:p w14:paraId="42C1D019" w14:textId="77777777" w:rsidR="000D2C06" w:rsidRPr="00A81A68" w:rsidRDefault="000D2C06" w:rsidP="000C7C92">
      <w:pPr>
        <w:pStyle w:val="29Declaration"/>
      </w:pPr>
      <w:r w:rsidRPr="00A81A68">
        <w:t xml:space="preserve">IN the </w:t>
      </w:r>
      <w:r w:rsidR="005129C3" w:rsidRPr="00A81A68">
        <w:t>COURSE</w:t>
      </w:r>
      <w:r w:rsidRPr="00A81A68">
        <w:t xml:space="preserve"> PROJECT </w:t>
      </w: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A81A68" w:rsidRPr="00A81A68" w14:paraId="5F472DE2" w14:textId="77777777" w:rsidTr="00922916">
        <w:tc>
          <w:tcPr>
            <w:tcW w:w="931" w:type="dxa"/>
            <w:tcBorders>
              <w:top w:val="nil"/>
              <w:left w:val="nil"/>
              <w:bottom w:val="nil"/>
              <w:right w:val="nil"/>
            </w:tcBorders>
          </w:tcPr>
          <w:p w14:paraId="4B29BE01" w14:textId="77777777" w:rsidR="000D2C06" w:rsidRPr="00A81A68" w:rsidRDefault="000D2C06" w:rsidP="00922916">
            <w:pPr>
              <w:tabs>
                <w:tab w:val="left" w:pos="9781"/>
              </w:tabs>
              <w:ind w:right="-148"/>
              <w:jc w:val="center"/>
              <w:rPr>
                <w:szCs w:val="12"/>
                <w:lang w:val="en-GB"/>
              </w:rPr>
            </w:pPr>
          </w:p>
        </w:tc>
        <w:tc>
          <w:tcPr>
            <w:tcW w:w="2688" w:type="dxa"/>
            <w:tcBorders>
              <w:top w:val="nil"/>
              <w:left w:val="nil"/>
              <w:right w:val="nil"/>
            </w:tcBorders>
          </w:tcPr>
          <w:p w14:paraId="1B6B1C02" w14:textId="77777777" w:rsidR="000D2C06" w:rsidRPr="00A81A68" w:rsidRDefault="000D2C06" w:rsidP="00922916">
            <w:pPr>
              <w:tabs>
                <w:tab w:val="left" w:pos="9781"/>
              </w:tabs>
              <w:ind w:left="426" w:right="398" w:hanging="426"/>
              <w:jc w:val="center"/>
              <w:rPr>
                <w:szCs w:val="12"/>
                <w:lang w:val="en-GB"/>
              </w:rPr>
            </w:pPr>
          </w:p>
        </w:tc>
        <w:tc>
          <w:tcPr>
            <w:tcW w:w="794" w:type="dxa"/>
            <w:tcBorders>
              <w:top w:val="nil"/>
              <w:left w:val="nil"/>
              <w:bottom w:val="nil"/>
              <w:right w:val="nil"/>
            </w:tcBorders>
          </w:tcPr>
          <w:p w14:paraId="771E44ED" w14:textId="77777777" w:rsidR="000D2C06" w:rsidRPr="00A81A68" w:rsidRDefault="000D2C06" w:rsidP="00922916">
            <w:pPr>
              <w:tabs>
                <w:tab w:val="left" w:pos="9781"/>
              </w:tabs>
              <w:ind w:left="426" w:right="398" w:hanging="426"/>
              <w:jc w:val="center"/>
              <w:rPr>
                <w:szCs w:val="12"/>
                <w:lang w:val="en-GB"/>
              </w:rPr>
            </w:pPr>
          </w:p>
        </w:tc>
      </w:tr>
    </w:tbl>
    <w:p w14:paraId="48B8259F" w14:textId="77777777" w:rsidR="000D2C06" w:rsidRPr="00A81A68" w:rsidRDefault="000D2C06" w:rsidP="000C7C92">
      <w:pPr>
        <w:pStyle w:val="28Tablesmalltext"/>
      </w:pPr>
      <w:r w:rsidRPr="00A81A68">
        <w:t>(Date)</w:t>
      </w:r>
    </w:p>
    <w:p w14:paraId="00237DE0" w14:textId="77777777" w:rsidR="00B67F9A" w:rsidRDefault="00B67F9A" w:rsidP="000C7C92">
      <w:pPr>
        <w:pStyle w:val="30Text"/>
      </w:pPr>
    </w:p>
    <w:p w14:paraId="61734C4B" w14:textId="2681B19B" w:rsidR="000D2C06" w:rsidRPr="00A81A68" w:rsidRDefault="000D2C06" w:rsidP="000C7C92">
      <w:pPr>
        <w:pStyle w:val="30Text"/>
      </w:pPr>
      <w:r w:rsidRPr="00A81A68">
        <w:t xml:space="preserve">I declare that my </w:t>
      </w:r>
      <w:r w:rsidR="005129C3" w:rsidRPr="00A81A68">
        <w:t>Course</w:t>
      </w:r>
      <w:r w:rsidRPr="00A81A68">
        <w:t xml:space="preserve"> Project entitled </w:t>
      </w:r>
      <w:r w:rsidR="00B67F9A">
        <w:tab/>
      </w:r>
      <w:r w:rsidR="00B67F9A">
        <w:br/>
      </w:r>
      <w:r w:rsidR="00B67F9A">
        <w:tab/>
      </w:r>
      <w:r w:rsidRPr="00A81A68">
        <w:t>___________________________________________________________________________</w:t>
      </w:r>
      <w:r w:rsidR="00B67F9A">
        <w:br/>
      </w:r>
      <w:r w:rsidR="00B67F9A">
        <w:tab/>
      </w:r>
      <w:r w:rsidRPr="00A81A68">
        <w:t>___________________________________________________________________________</w:t>
      </w:r>
      <w:r w:rsidR="00B67F9A">
        <w:br/>
      </w:r>
      <w:r w:rsidRPr="00A81A68">
        <w:t>is entirely my own work. I have clearly signalled the presence of quoted or paraphrased material and referenced all sources.</w:t>
      </w:r>
    </w:p>
    <w:p w14:paraId="5F24AA69" w14:textId="22358DB8" w:rsidR="000D2C06" w:rsidRPr="00A81A68" w:rsidRDefault="000D2C06" w:rsidP="000C7C92">
      <w:pPr>
        <w:pStyle w:val="30Text"/>
      </w:pPr>
      <w:r w:rsidRPr="00A81A68">
        <w:t>I have acknowledged appropriately any assistance I have received by the following professionals/advisers</w:t>
      </w:r>
      <w:r w:rsidR="00D60483" w:rsidRPr="00A81A68">
        <w:t>:</w:t>
      </w:r>
      <w:r w:rsidR="00B67F9A">
        <w:tab/>
      </w:r>
      <w:r w:rsidR="000C7C92">
        <w:br/>
      </w:r>
      <w:r w:rsidR="00B67F9A">
        <w:tab/>
      </w:r>
    </w:p>
    <w:p w14:paraId="1CAA5EF4" w14:textId="66969C64" w:rsidR="000D2C06" w:rsidRPr="00A81A68" w:rsidRDefault="000D2C06" w:rsidP="000C7C92">
      <w:pPr>
        <w:pStyle w:val="30Text"/>
      </w:pPr>
      <w:r w:rsidRPr="00A81A68">
        <w:t xml:space="preserve">The academic supervisor of my </w:t>
      </w:r>
      <w:r w:rsidR="005129C3" w:rsidRPr="00A81A68">
        <w:t>Course</w:t>
      </w:r>
      <w:r w:rsidRPr="00A81A68">
        <w:t xml:space="preserve"> Project is</w:t>
      </w:r>
      <w:r w:rsidR="00B67F9A">
        <w:tab/>
      </w:r>
    </w:p>
    <w:p w14:paraId="3B212591" w14:textId="3514262C" w:rsidR="000D2C06" w:rsidRDefault="000D2C06" w:rsidP="000C7C92">
      <w:pPr>
        <w:pStyle w:val="30Text"/>
      </w:pPr>
      <w:r w:rsidRPr="00A81A68">
        <w:t xml:space="preserve">No contribution of any other person was obtained, nor did I buy my </w:t>
      </w:r>
      <w:r w:rsidR="005129C3" w:rsidRPr="00A81A68">
        <w:t>Course</w:t>
      </w:r>
      <w:r w:rsidRPr="00A81A68">
        <w:t xml:space="preserve"> Project. </w:t>
      </w:r>
    </w:p>
    <w:p w14:paraId="610933AF" w14:textId="77777777" w:rsidR="00B67F9A" w:rsidRPr="00A81A68" w:rsidRDefault="00B67F9A" w:rsidP="000C7C92">
      <w:pPr>
        <w:pStyle w:val="30Text"/>
      </w:pPr>
    </w:p>
    <w:tbl>
      <w:tblPr>
        <w:tblW w:w="0" w:type="auto"/>
        <w:tblInd w:w="3085" w:type="dxa"/>
        <w:tblLook w:val="01E0" w:firstRow="1" w:lastRow="1" w:firstColumn="1" w:lastColumn="1" w:noHBand="0" w:noVBand="0"/>
      </w:tblPr>
      <w:tblGrid>
        <w:gridCol w:w="2038"/>
        <w:gridCol w:w="941"/>
        <w:gridCol w:w="3007"/>
      </w:tblGrid>
      <w:tr w:rsidR="00A81A68" w:rsidRPr="00A81A68" w14:paraId="6235318A" w14:textId="77777777" w:rsidTr="00B67F9A">
        <w:tc>
          <w:tcPr>
            <w:tcW w:w="2038" w:type="dxa"/>
            <w:tcBorders>
              <w:bottom w:val="single" w:sz="4" w:space="0" w:color="auto"/>
            </w:tcBorders>
          </w:tcPr>
          <w:p w14:paraId="161AC79B" w14:textId="77777777" w:rsidR="000D2C06" w:rsidRPr="00A81A68" w:rsidRDefault="000D2C06" w:rsidP="00922916">
            <w:pPr>
              <w:pStyle w:val="BodyTextIndent2"/>
              <w:rPr>
                <w:caps/>
                <w:sz w:val="18"/>
                <w:szCs w:val="18"/>
                <w:lang w:val="en-GB"/>
              </w:rPr>
            </w:pPr>
          </w:p>
        </w:tc>
        <w:tc>
          <w:tcPr>
            <w:tcW w:w="941" w:type="dxa"/>
          </w:tcPr>
          <w:p w14:paraId="1C68453A" w14:textId="77777777" w:rsidR="000D2C06" w:rsidRPr="00A81A68" w:rsidRDefault="000D2C06" w:rsidP="00922916">
            <w:pPr>
              <w:pStyle w:val="BodyTextIndent2"/>
              <w:rPr>
                <w:caps/>
                <w:sz w:val="18"/>
                <w:szCs w:val="18"/>
                <w:lang w:val="en-GB"/>
              </w:rPr>
            </w:pPr>
          </w:p>
        </w:tc>
        <w:tc>
          <w:tcPr>
            <w:tcW w:w="3007" w:type="dxa"/>
            <w:tcBorders>
              <w:bottom w:val="single" w:sz="4" w:space="0" w:color="auto"/>
            </w:tcBorders>
          </w:tcPr>
          <w:p w14:paraId="67347339" w14:textId="77777777" w:rsidR="000D2C06" w:rsidRPr="00A81A68" w:rsidRDefault="000D2C06" w:rsidP="00922916">
            <w:pPr>
              <w:pStyle w:val="BodyTextIndent2"/>
              <w:rPr>
                <w:caps/>
                <w:sz w:val="18"/>
                <w:szCs w:val="18"/>
                <w:lang w:val="en-GB"/>
              </w:rPr>
            </w:pPr>
          </w:p>
        </w:tc>
      </w:tr>
      <w:tr w:rsidR="00A81A68" w:rsidRPr="00A81A68" w14:paraId="1C057D84" w14:textId="77777777" w:rsidTr="00B67F9A">
        <w:tc>
          <w:tcPr>
            <w:tcW w:w="2038" w:type="dxa"/>
            <w:tcBorders>
              <w:top w:val="single" w:sz="4" w:space="0" w:color="auto"/>
            </w:tcBorders>
          </w:tcPr>
          <w:p w14:paraId="2DBA6130" w14:textId="39FB8B93" w:rsidR="000D2C06" w:rsidRPr="00A81A68" w:rsidRDefault="000D2C06" w:rsidP="000C7C92">
            <w:pPr>
              <w:pStyle w:val="28Tablesmalltext"/>
            </w:pPr>
            <w:r w:rsidRPr="00A81A68">
              <w:t>(Signature)</w:t>
            </w:r>
          </w:p>
        </w:tc>
        <w:tc>
          <w:tcPr>
            <w:tcW w:w="941" w:type="dxa"/>
          </w:tcPr>
          <w:p w14:paraId="622F310C" w14:textId="77777777" w:rsidR="000D2C06" w:rsidRPr="00A81A68" w:rsidRDefault="000D2C06" w:rsidP="00922916">
            <w:pPr>
              <w:pStyle w:val="BodyTextIndent2"/>
              <w:rPr>
                <w:sz w:val="18"/>
                <w:szCs w:val="18"/>
                <w:lang w:val="en-GB"/>
              </w:rPr>
            </w:pPr>
          </w:p>
        </w:tc>
        <w:tc>
          <w:tcPr>
            <w:tcW w:w="3007" w:type="dxa"/>
            <w:tcBorders>
              <w:top w:val="single" w:sz="4" w:space="0" w:color="auto"/>
            </w:tcBorders>
          </w:tcPr>
          <w:p w14:paraId="4779858E" w14:textId="57588A50" w:rsidR="000D2C06" w:rsidRPr="00106930" w:rsidRDefault="000D2C06" w:rsidP="000C7C92">
            <w:pPr>
              <w:pStyle w:val="28Tablesmalltext"/>
            </w:pPr>
            <w:r w:rsidRPr="00106930">
              <w:t>(Given name, family name)</w:t>
            </w:r>
          </w:p>
        </w:tc>
      </w:tr>
    </w:tbl>
    <w:p w14:paraId="19ACFE22" w14:textId="77777777" w:rsidR="000D2C06" w:rsidRPr="00A81A68" w:rsidRDefault="000D2C06" w:rsidP="000D2C06">
      <w:pPr>
        <w:tabs>
          <w:tab w:val="left" w:pos="9781"/>
        </w:tabs>
        <w:ind w:right="-1" w:firstLine="709"/>
        <w:jc w:val="right"/>
        <w:rPr>
          <w:szCs w:val="12"/>
          <w:lang w:val="en-GB"/>
        </w:rPr>
      </w:pPr>
    </w:p>
    <w:p w14:paraId="1C9E1547" w14:textId="1336CB82" w:rsidR="00A9358A" w:rsidRPr="00A81A68" w:rsidRDefault="000D2C06" w:rsidP="00E142B6">
      <w:pPr>
        <w:pStyle w:val="09Tableofcontents"/>
      </w:pPr>
      <w:r w:rsidRPr="00A81A68">
        <w:br w:type="page"/>
      </w:r>
      <w:r w:rsidR="00A64485">
        <w:lastRenderedPageBreak/>
        <w:t xml:space="preserve">TABLE OF </w:t>
      </w:r>
      <w:r w:rsidR="00EC2CFE" w:rsidRPr="00A81A68">
        <w:t>CONTENT</w:t>
      </w:r>
      <w:r w:rsidR="00F04C95">
        <w:t>S</w:t>
      </w:r>
    </w:p>
    <w:p w14:paraId="38B2E393" w14:textId="72BAD1A5" w:rsidR="00F04C95" w:rsidRDefault="00F04C95">
      <w:pPr>
        <w:pStyle w:val="TOC1"/>
        <w:rPr>
          <w:rFonts w:asciiTheme="minorHAnsi" w:eastAsiaTheme="minorEastAsia" w:hAnsiTheme="minorHAnsi" w:cstheme="minorBidi"/>
          <w:bCs w:val="0"/>
          <w:caps w:val="0"/>
          <w:sz w:val="22"/>
          <w:szCs w:val="22"/>
        </w:rPr>
      </w:pPr>
      <w:r>
        <w:rPr>
          <w:lang w:val="en-GB" w:eastAsia="en-US"/>
        </w:rPr>
        <w:fldChar w:fldCharType="begin"/>
      </w:r>
      <w:r>
        <w:rPr>
          <w:lang w:val="en-GB" w:eastAsia="en-US"/>
        </w:rPr>
        <w:instrText xml:space="preserve"> TOC \h \z \t "11_Title 1;1;12_Subtitle 2;2;13_Subsubtitle 3;3" </w:instrText>
      </w:r>
      <w:r>
        <w:rPr>
          <w:lang w:val="en-GB" w:eastAsia="en-US"/>
        </w:rPr>
        <w:fldChar w:fldCharType="separate"/>
      </w:r>
      <w:hyperlink w:anchor="_Toc74311774" w:history="1">
        <w:r w:rsidRPr="00FD0D92">
          <w:rPr>
            <w:rStyle w:val="Hyperlink"/>
          </w:rPr>
          <w:t>INTRODUCTION</w:t>
        </w:r>
        <w:r>
          <w:rPr>
            <w:webHidden/>
          </w:rPr>
          <w:tab/>
        </w:r>
        <w:r>
          <w:rPr>
            <w:webHidden/>
          </w:rPr>
          <w:fldChar w:fldCharType="begin"/>
        </w:r>
        <w:r>
          <w:rPr>
            <w:webHidden/>
          </w:rPr>
          <w:instrText xml:space="preserve"> PAGEREF _Toc74311774 \h </w:instrText>
        </w:r>
        <w:r>
          <w:rPr>
            <w:webHidden/>
          </w:rPr>
        </w:r>
        <w:r>
          <w:rPr>
            <w:webHidden/>
          </w:rPr>
          <w:fldChar w:fldCharType="separate"/>
        </w:r>
        <w:r>
          <w:rPr>
            <w:webHidden/>
          </w:rPr>
          <w:t>7</w:t>
        </w:r>
        <w:r>
          <w:rPr>
            <w:webHidden/>
          </w:rPr>
          <w:fldChar w:fldCharType="end"/>
        </w:r>
      </w:hyperlink>
    </w:p>
    <w:p w14:paraId="41D15D7D" w14:textId="75E8BD8E" w:rsidR="00F04C95" w:rsidRDefault="00794420">
      <w:pPr>
        <w:pStyle w:val="TOC1"/>
        <w:rPr>
          <w:rFonts w:asciiTheme="minorHAnsi" w:eastAsiaTheme="minorEastAsia" w:hAnsiTheme="minorHAnsi" w:cstheme="minorBidi"/>
          <w:bCs w:val="0"/>
          <w:caps w:val="0"/>
          <w:sz w:val="22"/>
          <w:szCs w:val="22"/>
        </w:rPr>
      </w:pPr>
      <w:hyperlink w:anchor="_Toc74311775" w:history="1">
        <w:r w:rsidR="00F04C95" w:rsidRPr="00FD0D92">
          <w:rPr>
            <w:rStyle w:val="Hyperlink"/>
          </w:rPr>
          <w:t>1. LITERATURE REVIEW</w:t>
        </w:r>
        <w:r w:rsidR="00F04C95">
          <w:rPr>
            <w:webHidden/>
          </w:rPr>
          <w:tab/>
        </w:r>
        <w:r w:rsidR="00F04C95">
          <w:rPr>
            <w:webHidden/>
          </w:rPr>
          <w:fldChar w:fldCharType="begin"/>
        </w:r>
        <w:r w:rsidR="00F04C95">
          <w:rPr>
            <w:webHidden/>
          </w:rPr>
          <w:instrText xml:space="preserve"> PAGEREF _Toc74311775 \h </w:instrText>
        </w:r>
        <w:r w:rsidR="00F04C95">
          <w:rPr>
            <w:webHidden/>
          </w:rPr>
        </w:r>
        <w:r w:rsidR="00F04C95">
          <w:rPr>
            <w:webHidden/>
          </w:rPr>
          <w:fldChar w:fldCharType="separate"/>
        </w:r>
        <w:r w:rsidR="00F04C95">
          <w:rPr>
            <w:webHidden/>
          </w:rPr>
          <w:t>8</w:t>
        </w:r>
        <w:r w:rsidR="00F04C95">
          <w:rPr>
            <w:webHidden/>
          </w:rPr>
          <w:fldChar w:fldCharType="end"/>
        </w:r>
      </w:hyperlink>
    </w:p>
    <w:p w14:paraId="17FC4B25" w14:textId="529AE838" w:rsidR="00F04C95" w:rsidRDefault="00794420">
      <w:pPr>
        <w:pStyle w:val="TOC2"/>
        <w:rPr>
          <w:rFonts w:asciiTheme="minorHAnsi" w:eastAsiaTheme="minorEastAsia" w:hAnsiTheme="minorHAnsi" w:cstheme="minorBidi"/>
          <w:sz w:val="22"/>
          <w:szCs w:val="22"/>
        </w:rPr>
      </w:pPr>
      <w:hyperlink w:anchor="_Toc74311776" w:history="1">
        <w:r w:rsidR="00F04C95" w:rsidRPr="00FD0D92">
          <w:rPr>
            <w:rStyle w:val="Hyperlink"/>
          </w:rPr>
          <w:t>1.1. S</w:t>
        </w:r>
        <w:r w:rsidR="00F04C95" w:rsidRPr="00F04C95">
          <w:t>ub</w:t>
        </w:r>
        <w:r w:rsidR="00F04C95" w:rsidRPr="00FD0D92">
          <w:rPr>
            <w:rStyle w:val="Hyperlink"/>
          </w:rPr>
          <w:t>title</w:t>
        </w:r>
        <w:r w:rsidR="00F04C95">
          <w:rPr>
            <w:webHidden/>
          </w:rPr>
          <w:tab/>
        </w:r>
        <w:r w:rsidR="00F04C95">
          <w:rPr>
            <w:webHidden/>
          </w:rPr>
          <w:fldChar w:fldCharType="begin"/>
        </w:r>
        <w:r w:rsidR="00F04C95">
          <w:rPr>
            <w:webHidden/>
          </w:rPr>
          <w:instrText xml:space="preserve"> PAGEREF _Toc74311776 \h </w:instrText>
        </w:r>
        <w:r w:rsidR="00F04C95">
          <w:rPr>
            <w:webHidden/>
          </w:rPr>
        </w:r>
        <w:r w:rsidR="00F04C95">
          <w:rPr>
            <w:webHidden/>
          </w:rPr>
          <w:fldChar w:fldCharType="separate"/>
        </w:r>
        <w:r w:rsidR="00F04C95">
          <w:rPr>
            <w:webHidden/>
          </w:rPr>
          <w:t>8</w:t>
        </w:r>
        <w:r w:rsidR="00F04C95">
          <w:rPr>
            <w:webHidden/>
          </w:rPr>
          <w:fldChar w:fldCharType="end"/>
        </w:r>
      </w:hyperlink>
    </w:p>
    <w:p w14:paraId="44DB8FE6" w14:textId="137B8ABF" w:rsidR="00F04C95" w:rsidRDefault="00794420" w:rsidP="00F04C95">
      <w:pPr>
        <w:pStyle w:val="TOC2"/>
        <w:rPr>
          <w:rFonts w:asciiTheme="minorHAnsi" w:eastAsiaTheme="minorEastAsia" w:hAnsiTheme="minorHAnsi" w:cstheme="minorBidi"/>
          <w:sz w:val="22"/>
          <w:szCs w:val="22"/>
        </w:rPr>
      </w:pPr>
      <w:hyperlink w:anchor="_Toc74311777" w:history="1">
        <w:r w:rsidR="00F04C95" w:rsidRPr="00FD0D92">
          <w:rPr>
            <w:rStyle w:val="Hyperlink"/>
          </w:rPr>
          <w:t xml:space="preserve">1.2. </w:t>
        </w:r>
        <w:r w:rsidR="00F04C95" w:rsidRPr="00F04C95">
          <w:rPr>
            <w:rStyle w:val="Hyperlink"/>
            <w:color w:val="auto"/>
          </w:rPr>
          <w:t>Subtitle</w:t>
        </w:r>
        <w:r w:rsidR="00F04C95">
          <w:rPr>
            <w:webHidden/>
          </w:rPr>
          <w:tab/>
        </w:r>
        <w:r w:rsidR="00F04C95">
          <w:rPr>
            <w:webHidden/>
          </w:rPr>
          <w:fldChar w:fldCharType="begin"/>
        </w:r>
        <w:r w:rsidR="00F04C95">
          <w:rPr>
            <w:webHidden/>
          </w:rPr>
          <w:instrText xml:space="preserve"> PAGEREF _Toc74311777 \h </w:instrText>
        </w:r>
        <w:r w:rsidR="00F04C95">
          <w:rPr>
            <w:webHidden/>
          </w:rPr>
        </w:r>
        <w:r w:rsidR="00F04C95">
          <w:rPr>
            <w:webHidden/>
          </w:rPr>
          <w:fldChar w:fldCharType="separate"/>
        </w:r>
        <w:r w:rsidR="00F04C95">
          <w:rPr>
            <w:webHidden/>
          </w:rPr>
          <w:t>9</w:t>
        </w:r>
        <w:r w:rsidR="00F04C95">
          <w:rPr>
            <w:webHidden/>
          </w:rPr>
          <w:fldChar w:fldCharType="end"/>
        </w:r>
      </w:hyperlink>
    </w:p>
    <w:p w14:paraId="362C5301" w14:textId="46464C61" w:rsidR="00F04C95" w:rsidRDefault="00794420">
      <w:pPr>
        <w:pStyle w:val="TOC3"/>
        <w:rPr>
          <w:rFonts w:asciiTheme="minorHAnsi" w:eastAsiaTheme="minorEastAsia" w:hAnsiTheme="minorHAnsi" w:cstheme="minorBidi"/>
          <w:i w:val="0"/>
          <w:iCs w:val="0"/>
          <w:noProof/>
          <w:sz w:val="22"/>
          <w:szCs w:val="22"/>
        </w:rPr>
      </w:pPr>
      <w:hyperlink w:anchor="_Toc74311778" w:history="1">
        <w:r w:rsidR="00F04C95" w:rsidRPr="00FD0D92">
          <w:rPr>
            <w:rStyle w:val="Hyperlink"/>
            <w:noProof/>
          </w:rPr>
          <w:t>1.2.1. Subsubtitle</w:t>
        </w:r>
        <w:r w:rsidR="00F04C95">
          <w:rPr>
            <w:noProof/>
            <w:webHidden/>
          </w:rPr>
          <w:tab/>
        </w:r>
        <w:r w:rsidR="00F04C95">
          <w:rPr>
            <w:noProof/>
            <w:webHidden/>
          </w:rPr>
          <w:fldChar w:fldCharType="begin"/>
        </w:r>
        <w:r w:rsidR="00F04C95">
          <w:rPr>
            <w:noProof/>
            <w:webHidden/>
          </w:rPr>
          <w:instrText xml:space="preserve"> PAGEREF _Toc74311778 \h </w:instrText>
        </w:r>
        <w:r w:rsidR="00F04C95">
          <w:rPr>
            <w:noProof/>
            <w:webHidden/>
          </w:rPr>
        </w:r>
        <w:r w:rsidR="00F04C95">
          <w:rPr>
            <w:noProof/>
            <w:webHidden/>
          </w:rPr>
          <w:fldChar w:fldCharType="separate"/>
        </w:r>
        <w:r w:rsidR="00F04C95">
          <w:rPr>
            <w:noProof/>
            <w:webHidden/>
          </w:rPr>
          <w:t>9</w:t>
        </w:r>
        <w:r w:rsidR="00F04C95">
          <w:rPr>
            <w:noProof/>
            <w:webHidden/>
          </w:rPr>
          <w:fldChar w:fldCharType="end"/>
        </w:r>
      </w:hyperlink>
    </w:p>
    <w:p w14:paraId="5D792F25" w14:textId="6140BEAB" w:rsidR="00F04C95" w:rsidRDefault="00794420">
      <w:pPr>
        <w:pStyle w:val="TOC3"/>
        <w:rPr>
          <w:rFonts w:asciiTheme="minorHAnsi" w:eastAsiaTheme="minorEastAsia" w:hAnsiTheme="minorHAnsi" w:cstheme="minorBidi"/>
          <w:i w:val="0"/>
          <w:iCs w:val="0"/>
          <w:noProof/>
          <w:sz w:val="22"/>
          <w:szCs w:val="22"/>
        </w:rPr>
      </w:pPr>
      <w:hyperlink w:anchor="_Toc74311779" w:history="1">
        <w:r w:rsidR="00F04C95" w:rsidRPr="00FD0D92">
          <w:rPr>
            <w:rStyle w:val="Hyperlink"/>
            <w:noProof/>
          </w:rPr>
          <w:t>1.2.2. Subsubtitle</w:t>
        </w:r>
        <w:r w:rsidR="00F04C95">
          <w:rPr>
            <w:noProof/>
            <w:webHidden/>
          </w:rPr>
          <w:tab/>
        </w:r>
        <w:r w:rsidR="00F04C95">
          <w:rPr>
            <w:noProof/>
            <w:webHidden/>
          </w:rPr>
          <w:fldChar w:fldCharType="begin"/>
        </w:r>
        <w:r w:rsidR="00F04C95">
          <w:rPr>
            <w:noProof/>
            <w:webHidden/>
          </w:rPr>
          <w:instrText xml:space="preserve"> PAGEREF _Toc74311779 \h </w:instrText>
        </w:r>
        <w:r w:rsidR="00F04C95">
          <w:rPr>
            <w:noProof/>
            <w:webHidden/>
          </w:rPr>
        </w:r>
        <w:r w:rsidR="00F04C95">
          <w:rPr>
            <w:noProof/>
            <w:webHidden/>
          </w:rPr>
          <w:fldChar w:fldCharType="separate"/>
        </w:r>
        <w:r w:rsidR="00F04C95">
          <w:rPr>
            <w:noProof/>
            <w:webHidden/>
          </w:rPr>
          <w:t>9</w:t>
        </w:r>
        <w:r w:rsidR="00F04C95">
          <w:rPr>
            <w:noProof/>
            <w:webHidden/>
          </w:rPr>
          <w:fldChar w:fldCharType="end"/>
        </w:r>
      </w:hyperlink>
    </w:p>
    <w:p w14:paraId="0D1279DB" w14:textId="649B2212" w:rsidR="00F04C95" w:rsidRDefault="00794420">
      <w:pPr>
        <w:pStyle w:val="TOC1"/>
        <w:rPr>
          <w:rFonts w:asciiTheme="minorHAnsi" w:eastAsiaTheme="minorEastAsia" w:hAnsiTheme="minorHAnsi" w:cstheme="minorBidi"/>
          <w:bCs w:val="0"/>
          <w:caps w:val="0"/>
          <w:sz w:val="22"/>
          <w:szCs w:val="22"/>
        </w:rPr>
      </w:pPr>
      <w:hyperlink w:anchor="_Toc74311780" w:history="1">
        <w:r w:rsidR="00F04C95" w:rsidRPr="00FD0D92">
          <w:rPr>
            <w:rStyle w:val="Hyperlink"/>
          </w:rPr>
          <w:t>2. METODOLOGY</w:t>
        </w:r>
        <w:r w:rsidR="00F04C95">
          <w:rPr>
            <w:webHidden/>
          </w:rPr>
          <w:tab/>
        </w:r>
        <w:r w:rsidR="00F04C95">
          <w:rPr>
            <w:webHidden/>
          </w:rPr>
          <w:fldChar w:fldCharType="begin"/>
        </w:r>
        <w:r w:rsidR="00F04C95">
          <w:rPr>
            <w:webHidden/>
          </w:rPr>
          <w:instrText xml:space="preserve"> PAGEREF _Toc74311780 \h </w:instrText>
        </w:r>
        <w:r w:rsidR="00F04C95">
          <w:rPr>
            <w:webHidden/>
          </w:rPr>
        </w:r>
        <w:r w:rsidR="00F04C95">
          <w:rPr>
            <w:webHidden/>
          </w:rPr>
          <w:fldChar w:fldCharType="separate"/>
        </w:r>
        <w:r w:rsidR="00F04C95">
          <w:rPr>
            <w:webHidden/>
          </w:rPr>
          <w:t>10</w:t>
        </w:r>
        <w:r w:rsidR="00F04C95">
          <w:rPr>
            <w:webHidden/>
          </w:rPr>
          <w:fldChar w:fldCharType="end"/>
        </w:r>
      </w:hyperlink>
    </w:p>
    <w:p w14:paraId="18D9911D" w14:textId="2171FEF1" w:rsidR="00F04C95" w:rsidRDefault="00794420" w:rsidP="00F04C95">
      <w:pPr>
        <w:pStyle w:val="TOC2"/>
        <w:rPr>
          <w:rFonts w:asciiTheme="minorHAnsi" w:eastAsiaTheme="minorEastAsia" w:hAnsiTheme="minorHAnsi" w:cstheme="minorBidi"/>
          <w:sz w:val="22"/>
          <w:szCs w:val="22"/>
        </w:rPr>
      </w:pPr>
      <w:hyperlink w:anchor="_Toc74311781" w:history="1">
        <w:r w:rsidR="00F04C95" w:rsidRPr="00FD0D92">
          <w:rPr>
            <w:rStyle w:val="Hyperlink"/>
          </w:rPr>
          <w:t>2.1. Subtitle</w:t>
        </w:r>
        <w:r w:rsidR="00F04C95">
          <w:rPr>
            <w:webHidden/>
          </w:rPr>
          <w:tab/>
        </w:r>
        <w:r w:rsidR="00F04C95">
          <w:rPr>
            <w:webHidden/>
          </w:rPr>
          <w:fldChar w:fldCharType="begin"/>
        </w:r>
        <w:r w:rsidR="00F04C95">
          <w:rPr>
            <w:webHidden/>
          </w:rPr>
          <w:instrText xml:space="preserve"> PAGEREF _Toc74311781 \h </w:instrText>
        </w:r>
        <w:r w:rsidR="00F04C95">
          <w:rPr>
            <w:webHidden/>
          </w:rPr>
        </w:r>
        <w:r w:rsidR="00F04C95">
          <w:rPr>
            <w:webHidden/>
          </w:rPr>
          <w:fldChar w:fldCharType="separate"/>
        </w:r>
        <w:r w:rsidR="00F04C95">
          <w:rPr>
            <w:webHidden/>
          </w:rPr>
          <w:t>10</w:t>
        </w:r>
        <w:r w:rsidR="00F04C95">
          <w:rPr>
            <w:webHidden/>
          </w:rPr>
          <w:fldChar w:fldCharType="end"/>
        </w:r>
      </w:hyperlink>
    </w:p>
    <w:p w14:paraId="6DA0D51B" w14:textId="473ED7F9" w:rsidR="00F04C95" w:rsidRDefault="00794420" w:rsidP="00F04C95">
      <w:pPr>
        <w:pStyle w:val="TOC2"/>
        <w:rPr>
          <w:rFonts w:asciiTheme="minorHAnsi" w:eastAsiaTheme="minorEastAsia" w:hAnsiTheme="minorHAnsi" w:cstheme="minorBidi"/>
          <w:sz w:val="22"/>
          <w:szCs w:val="22"/>
        </w:rPr>
      </w:pPr>
      <w:hyperlink w:anchor="_Toc74311782" w:history="1">
        <w:r w:rsidR="00F04C95" w:rsidRPr="00FD0D92">
          <w:rPr>
            <w:rStyle w:val="Hyperlink"/>
          </w:rPr>
          <w:t>2.2. Subtitle</w:t>
        </w:r>
        <w:r w:rsidR="00F04C95">
          <w:rPr>
            <w:webHidden/>
          </w:rPr>
          <w:tab/>
        </w:r>
        <w:r w:rsidR="00F04C95">
          <w:rPr>
            <w:webHidden/>
          </w:rPr>
          <w:fldChar w:fldCharType="begin"/>
        </w:r>
        <w:r w:rsidR="00F04C95">
          <w:rPr>
            <w:webHidden/>
          </w:rPr>
          <w:instrText xml:space="preserve"> PAGEREF _Toc74311782 \h </w:instrText>
        </w:r>
        <w:r w:rsidR="00F04C95">
          <w:rPr>
            <w:webHidden/>
          </w:rPr>
        </w:r>
        <w:r w:rsidR="00F04C95">
          <w:rPr>
            <w:webHidden/>
          </w:rPr>
          <w:fldChar w:fldCharType="separate"/>
        </w:r>
        <w:r w:rsidR="00F04C95">
          <w:rPr>
            <w:webHidden/>
          </w:rPr>
          <w:t>11</w:t>
        </w:r>
        <w:r w:rsidR="00F04C95">
          <w:rPr>
            <w:webHidden/>
          </w:rPr>
          <w:fldChar w:fldCharType="end"/>
        </w:r>
      </w:hyperlink>
    </w:p>
    <w:p w14:paraId="4E1C6944" w14:textId="24DAF85C" w:rsidR="00F04C95" w:rsidRDefault="00794420">
      <w:pPr>
        <w:pStyle w:val="TOC1"/>
        <w:rPr>
          <w:rFonts w:asciiTheme="minorHAnsi" w:eastAsiaTheme="minorEastAsia" w:hAnsiTheme="minorHAnsi" w:cstheme="minorBidi"/>
          <w:bCs w:val="0"/>
          <w:caps w:val="0"/>
          <w:sz w:val="22"/>
          <w:szCs w:val="22"/>
        </w:rPr>
      </w:pPr>
      <w:hyperlink w:anchor="_Toc74311783" w:history="1">
        <w:r w:rsidR="00F04C95" w:rsidRPr="00FD0D92">
          <w:rPr>
            <w:rStyle w:val="Hyperlink"/>
          </w:rPr>
          <w:t>3. PRACTICAL PART</w:t>
        </w:r>
        <w:r w:rsidR="00F04C95">
          <w:rPr>
            <w:webHidden/>
          </w:rPr>
          <w:tab/>
        </w:r>
        <w:r w:rsidR="00F04C95">
          <w:rPr>
            <w:webHidden/>
          </w:rPr>
          <w:fldChar w:fldCharType="begin"/>
        </w:r>
        <w:r w:rsidR="00F04C95">
          <w:rPr>
            <w:webHidden/>
          </w:rPr>
          <w:instrText xml:space="preserve"> PAGEREF _Toc74311783 \h </w:instrText>
        </w:r>
        <w:r w:rsidR="00F04C95">
          <w:rPr>
            <w:webHidden/>
          </w:rPr>
        </w:r>
        <w:r w:rsidR="00F04C95">
          <w:rPr>
            <w:webHidden/>
          </w:rPr>
          <w:fldChar w:fldCharType="separate"/>
        </w:r>
        <w:r w:rsidR="00F04C95">
          <w:rPr>
            <w:webHidden/>
          </w:rPr>
          <w:t>13</w:t>
        </w:r>
        <w:r w:rsidR="00F04C95">
          <w:rPr>
            <w:webHidden/>
          </w:rPr>
          <w:fldChar w:fldCharType="end"/>
        </w:r>
      </w:hyperlink>
    </w:p>
    <w:p w14:paraId="32FF244E" w14:textId="6531EB09" w:rsidR="00F04C95" w:rsidRDefault="00794420">
      <w:pPr>
        <w:pStyle w:val="TOC2"/>
        <w:rPr>
          <w:rFonts w:asciiTheme="minorHAnsi" w:eastAsiaTheme="minorEastAsia" w:hAnsiTheme="minorHAnsi" w:cstheme="minorBidi"/>
          <w:sz w:val="22"/>
          <w:szCs w:val="22"/>
        </w:rPr>
      </w:pPr>
      <w:hyperlink w:anchor="_Toc74311784" w:history="1">
        <w:r w:rsidR="00F04C95" w:rsidRPr="00FD0D92">
          <w:rPr>
            <w:rStyle w:val="Hyperlink"/>
          </w:rPr>
          <w:t>3.1. Subtitle</w:t>
        </w:r>
        <w:r w:rsidR="00F04C95">
          <w:rPr>
            <w:webHidden/>
          </w:rPr>
          <w:tab/>
        </w:r>
        <w:r w:rsidR="00F04C95">
          <w:rPr>
            <w:webHidden/>
          </w:rPr>
          <w:fldChar w:fldCharType="begin"/>
        </w:r>
        <w:r w:rsidR="00F04C95">
          <w:rPr>
            <w:webHidden/>
          </w:rPr>
          <w:instrText xml:space="preserve"> PAGEREF _Toc74311784 \h </w:instrText>
        </w:r>
        <w:r w:rsidR="00F04C95">
          <w:rPr>
            <w:webHidden/>
          </w:rPr>
        </w:r>
        <w:r w:rsidR="00F04C95">
          <w:rPr>
            <w:webHidden/>
          </w:rPr>
          <w:fldChar w:fldCharType="separate"/>
        </w:r>
        <w:r w:rsidR="00F04C95">
          <w:rPr>
            <w:webHidden/>
          </w:rPr>
          <w:t>13</w:t>
        </w:r>
        <w:r w:rsidR="00F04C95">
          <w:rPr>
            <w:webHidden/>
          </w:rPr>
          <w:fldChar w:fldCharType="end"/>
        </w:r>
      </w:hyperlink>
    </w:p>
    <w:p w14:paraId="01208C92" w14:textId="6EE504ED" w:rsidR="00F04C95" w:rsidRDefault="00794420">
      <w:pPr>
        <w:pStyle w:val="TOC2"/>
        <w:rPr>
          <w:rFonts w:asciiTheme="minorHAnsi" w:eastAsiaTheme="minorEastAsia" w:hAnsiTheme="minorHAnsi" w:cstheme="minorBidi"/>
          <w:sz w:val="22"/>
          <w:szCs w:val="22"/>
        </w:rPr>
      </w:pPr>
      <w:hyperlink w:anchor="_Toc74311785" w:history="1">
        <w:r w:rsidR="00F04C95" w:rsidRPr="00FD0D92">
          <w:rPr>
            <w:rStyle w:val="Hyperlink"/>
          </w:rPr>
          <w:t>3.2. Subtitle</w:t>
        </w:r>
        <w:r w:rsidR="00F04C95">
          <w:rPr>
            <w:webHidden/>
          </w:rPr>
          <w:tab/>
        </w:r>
        <w:r w:rsidR="00F04C95">
          <w:rPr>
            <w:webHidden/>
          </w:rPr>
          <w:fldChar w:fldCharType="begin"/>
        </w:r>
        <w:r w:rsidR="00F04C95">
          <w:rPr>
            <w:webHidden/>
          </w:rPr>
          <w:instrText xml:space="preserve"> PAGEREF _Toc74311785 \h </w:instrText>
        </w:r>
        <w:r w:rsidR="00F04C95">
          <w:rPr>
            <w:webHidden/>
          </w:rPr>
        </w:r>
        <w:r w:rsidR="00F04C95">
          <w:rPr>
            <w:webHidden/>
          </w:rPr>
          <w:fldChar w:fldCharType="separate"/>
        </w:r>
        <w:r w:rsidR="00F04C95">
          <w:rPr>
            <w:webHidden/>
          </w:rPr>
          <w:t>14</w:t>
        </w:r>
        <w:r w:rsidR="00F04C95">
          <w:rPr>
            <w:webHidden/>
          </w:rPr>
          <w:fldChar w:fldCharType="end"/>
        </w:r>
      </w:hyperlink>
    </w:p>
    <w:p w14:paraId="58BD7469" w14:textId="5D271621" w:rsidR="00F04C95" w:rsidRDefault="00794420">
      <w:pPr>
        <w:pStyle w:val="TOC1"/>
        <w:rPr>
          <w:rFonts w:asciiTheme="minorHAnsi" w:eastAsiaTheme="minorEastAsia" w:hAnsiTheme="minorHAnsi" w:cstheme="minorBidi"/>
          <w:bCs w:val="0"/>
          <w:caps w:val="0"/>
          <w:sz w:val="22"/>
          <w:szCs w:val="22"/>
        </w:rPr>
      </w:pPr>
      <w:hyperlink w:anchor="_Toc74311786" w:history="1">
        <w:r w:rsidR="00F04C95" w:rsidRPr="00FD0D92">
          <w:rPr>
            <w:rStyle w:val="Hyperlink"/>
          </w:rPr>
          <w:t>CONCLUSIONS</w:t>
        </w:r>
        <w:r w:rsidR="00F04C95">
          <w:rPr>
            <w:webHidden/>
          </w:rPr>
          <w:tab/>
        </w:r>
        <w:r w:rsidR="00F04C95">
          <w:rPr>
            <w:webHidden/>
          </w:rPr>
          <w:fldChar w:fldCharType="begin"/>
        </w:r>
        <w:r w:rsidR="00F04C95">
          <w:rPr>
            <w:webHidden/>
          </w:rPr>
          <w:instrText xml:space="preserve"> PAGEREF _Toc74311786 \h </w:instrText>
        </w:r>
        <w:r w:rsidR="00F04C95">
          <w:rPr>
            <w:webHidden/>
          </w:rPr>
        </w:r>
        <w:r w:rsidR="00F04C95">
          <w:rPr>
            <w:webHidden/>
          </w:rPr>
          <w:fldChar w:fldCharType="separate"/>
        </w:r>
        <w:r w:rsidR="00F04C95">
          <w:rPr>
            <w:webHidden/>
          </w:rPr>
          <w:t>15</w:t>
        </w:r>
        <w:r w:rsidR="00F04C95">
          <w:rPr>
            <w:webHidden/>
          </w:rPr>
          <w:fldChar w:fldCharType="end"/>
        </w:r>
      </w:hyperlink>
    </w:p>
    <w:p w14:paraId="7727C2E6" w14:textId="0559C77F" w:rsidR="00F04C95" w:rsidRDefault="00794420">
      <w:pPr>
        <w:pStyle w:val="TOC1"/>
        <w:rPr>
          <w:rFonts w:asciiTheme="minorHAnsi" w:eastAsiaTheme="minorEastAsia" w:hAnsiTheme="minorHAnsi" w:cstheme="minorBidi"/>
          <w:bCs w:val="0"/>
          <w:caps w:val="0"/>
          <w:sz w:val="22"/>
          <w:szCs w:val="22"/>
        </w:rPr>
      </w:pPr>
      <w:hyperlink w:anchor="_Toc74311787" w:history="1">
        <w:r w:rsidR="00F04C95" w:rsidRPr="00FD0D92">
          <w:rPr>
            <w:rStyle w:val="Hyperlink"/>
          </w:rPr>
          <w:t>REFERENCES</w:t>
        </w:r>
        <w:r w:rsidR="00F04C95">
          <w:rPr>
            <w:webHidden/>
          </w:rPr>
          <w:tab/>
        </w:r>
        <w:r w:rsidR="00F04C95">
          <w:rPr>
            <w:webHidden/>
          </w:rPr>
          <w:fldChar w:fldCharType="begin"/>
        </w:r>
        <w:r w:rsidR="00F04C95">
          <w:rPr>
            <w:webHidden/>
          </w:rPr>
          <w:instrText xml:space="preserve"> PAGEREF _Toc74311787 \h </w:instrText>
        </w:r>
        <w:r w:rsidR="00F04C95">
          <w:rPr>
            <w:webHidden/>
          </w:rPr>
        </w:r>
        <w:r w:rsidR="00F04C95">
          <w:rPr>
            <w:webHidden/>
          </w:rPr>
          <w:fldChar w:fldCharType="separate"/>
        </w:r>
        <w:r w:rsidR="00F04C95">
          <w:rPr>
            <w:webHidden/>
          </w:rPr>
          <w:t>16</w:t>
        </w:r>
        <w:r w:rsidR="00F04C95">
          <w:rPr>
            <w:webHidden/>
          </w:rPr>
          <w:fldChar w:fldCharType="end"/>
        </w:r>
      </w:hyperlink>
    </w:p>
    <w:p w14:paraId="71A65928" w14:textId="4EDE1405" w:rsidR="00EB227E" w:rsidRDefault="00F04C95" w:rsidP="00EB227E">
      <w:pPr>
        <w:spacing w:before="120" w:line="360" w:lineRule="auto"/>
        <w:jc w:val="both"/>
        <w:rPr>
          <w:lang w:val="en-GB" w:eastAsia="en-US"/>
        </w:rPr>
      </w:pPr>
      <w:r>
        <w:rPr>
          <w:lang w:val="en-GB" w:eastAsia="en-US"/>
        </w:rPr>
        <w:fldChar w:fldCharType="end"/>
      </w:r>
    </w:p>
    <w:p w14:paraId="153089E2" w14:textId="36336898" w:rsidR="00F04C95" w:rsidRDefault="00F04C95" w:rsidP="00EB227E">
      <w:pPr>
        <w:spacing w:before="120" w:line="360" w:lineRule="auto"/>
        <w:jc w:val="both"/>
        <w:rPr>
          <w:lang w:val="en-GB" w:eastAsia="en-US"/>
        </w:rPr>
      </w:pPr>
    </w:p>
    <w:p w14:paraId="6D405520" w14:textId="419A7731" w:rsidR="00F04C95" w:rsidRDefault="00F04C95" w:rsidP="00EB227E">
      <w:pPr>
        <w:spacing w:before="120" w:line="360" w:lineRule="auto"/>
        <w:jc w:val="both"/>
        <w:rPr>
          <w:lang w:val="en-GB" w:eastAsia="en-US"/>
        </w:rPr>
      </w:pPr>
    </w:p>
    <w:p w14:paraId="5DDB6AFD" w14:textId="0974F614" w:rsidR="00F04C95" w:rsidRDefault="00F04C95" w:rsidP="00EB227E">
      <w:pPr>
        <w:spacing w:before="120" w:line="360" w:lineRule="auto"/>
        <w:jc w:val="both"/>
        <w:rPr>
          <w:lang w:val="en-GB" w:eastAsia="en-US"/>
        </w:rPr>
      </w:pPr>
    </w:p>
    <w:p w14:paraId="67110D98" w14:textId="05C9D3E6" w:rsidR="00F04C95" w:rsidRDefault="00F04C95" w:rsidP="00EB227E">
      <w:pPr>
        <w:spacing w:before="120" w:line="360" w:lineRule="auto"/>
        <w:jc w:val="both"/>
        <w:rPr>
          <w:lang w:val="en-GB" w:eastAsia="en-US"/>
        </w:rPr>
      </w:pPr>
    </w:p>
    <w:p w14:paraId="2AD2E49D" w14:textId="70FAF2FC" w:rsidR="00F04C95" w:rsidRDefault="00F04C95" w:rsidP="00EB227E">
      <w:pPr>
        <w:spacing w:before="120" w:line="360" w:lineRule="auto"/>
        <w:jc w:val="both"/>
        <w:rPr>
          <w:lang w:val="en-GB" w:eastAsia="en-US"/>
        </w:rPr>
      </w:pPr>
    </w:p>
    <w:p w14:paraId="6648A43B" w14:textId="2AA9C5BB" w:rsidR="00F04C95" w:rsidRDefault="00F04C95" w:rsidP="00EB227E">
      <w:pPr>
        <w:spacing w:before="120" w:line="360" w:lineRule="auto"/>
        <w:jc w:val="both"/>
        <w:rPr>
          <w:lang w:val="en-GB" w:eastAsia="en-US"/>
        </w:rPr>
      </w:pPr>
    </w:p>
    <w:p w14:paraId="4E137305" w14:textId="77777777" w:rsidR="00F04C95" w:rsidRDefault="00F04C95" w:rsidP="00EB227E">
      <w:pPr>
        <w:spacing w:before="120" w:line="360" w:lineRule="auto"/>
        <w:jc w:val="both"/>
        <w:rPr>
          <w:lang w:val="en-GB" w:eastAsia="en-US"/>
        </w:rPr>
      </w:pPr>
    </w:p>
    <w:p w14:paraId="2E47639E" w14:textId="77777777" w:rsidR="00E142B6" w:rsidRDefault="00E142B6" w:rsidP="00EB227E">
      <w:pPr>
        <w:spacing w:before="120" w:line="360" w:lineRule="auto"/>
        <w:jc w:val="both"/>
        <w:rPr>
          <w:lang w:val="en-GB" w:eastAsia="en-US"/>
        </w:rPr>
        <w:sectPr w:rsidR="00E142B6" w:rsidSect="00982031">
          <w:footerReference w:type="even" r:id="rId9"/>
          <w:footerReference w:type="default" r:id="rId10"/>
          <w:footerReference w:type="first" r:id="rId11"/>
          <w:pgSz w:w="11906" w:h="16838" w:code="9"/>
          <w:pgMar w:top="1134" w:right="1134" w:bottom="1134" w:left="1701" w:header="720" w:footer="720" w:gutter="0"/>
          <w:cols w:space="1296"/>
          <w:titlePg/>
          <w:docGrid w:linePitch="360"/>
        </w:sectPr>
      </w:pPr>
    </w:p>
    <w:p w14:paraId="34100982" w14:textId="7EE6AD8C" w:rsidR="00F04C95" w:rsidRPr="00F04C95" w:rsidRDefault="00EC2CFE" w:rsidP="00F04C95">
      <w:pPr>
        <w:pStyle w:val="10List"/>
        <w:rPr>
          <w:b w:val="0"/>
        </w:rPr>
      </w:pPr>
      <w:bookmarkStart w:id="1" w:name="_Toc408308554"/>
      <w:bookmarkStart w:id="2" w:name="_Toc408362434"/>
      <w:bookmarkStart w:id="3" w:name="_Toc19784858"/>
      <w:r w:rsidRPr="00A81A68">
        <w:lastRenderedPageBreak/>
        <w:t>LIST OF FIGURES</w:t>
      </w:r>
      <w:bookmarkEnd w:id="1"/>
      <w:bookmarkEnd w:id="2"/>
      <w:bookmarkEnd w:id="3"/>
      <w:r w:rsidR="00F04C95">
        <w:t xml:space="preserve"> </w:t>
      </w:r>
      <w:r w:rsidR="00F04C95" w:rsidRPr="00F04C95">
        <w:rPr>
          <w:b w:val="0"/>
        </w:rPr>
        <w:t>(Should be automatically created)</w:t>
      </w:r>
    </w:p>
    <w:p w14:paraId="3696D4A4" w14:textId="47DD0713"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18_Figure title" \c </w:instrText>
      </w:r>
      <w:r>
        <w:rPr>
          <w:lang w:val="en-GB"/>
        </w:rPr>
        <w:fldChar w:fldCharType="separate"/>
      </w:r>
      <w:hyperlink w:anchor="_Toc74312226" w:history="1">
        <w:r w:rsidRPr="00CB792C">
          <w:rPr>
            <w:rStyle w:val="Hyperlink"/>
            <w:noProof/>
          </w:rPr>
          <w:t>Fig. 1. Inclusion of Green Finance</w:t>
        </w:r>
        <w:r>
          <w:rPr>
            <w:noProof/>
            <w:webHidden/>
          </w:rPr>
          <w:tab/>
        </w:r>
        <w:r>
          <w:rPr>
            <w:noProof/>
            <w:webHidden/>
          </w:rPr>
          <w:fldChar w:fldCharType="begin"/>
        </w:r>
        <w:r>
          <w:rPr>
            <w:noProof/>
            <w:webHidden/>
          </w:rPr>
          <w:instrText xml:space="preserve"> PAGEREF _Toc74312226 \h </w:instrText>
        </w:r>
        <w:r>
          <w:rPr>
            <w:noProof/>
            <w:webHidden/>
          </w:rPr>
        </w:r>
        <w:r>
          <w:rPr>
            <w:noProof/>
            <w:webHidden/>
          </w:rPr>
          <w:fldChar w:fldCharType="separate"/>
        </w:r>
        <w:r>
          <w:rPr>
            <w:noProof/>
            <w:webHidden/>
          </w:rPr>
          <w:t>9</w:t>
        </w:r>
        <w:r>
          <w:rPr>
            <w:noProof/>
            <w:webHidden/>
          </w:rPr>
          <w:fldChar w:fldCharType="end"/>
        </w:r>
      </w:hyperlink>
    </w:p>
    <w:p w14:paraId="5368613B" w14:textId="09221D97" w:rsidR="00666465" w:rsidRDefault="00794420" w:rsidP="000F1EBF">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74312227" w:history="1">
        <w:r w:rsidR="00666465" w:rsidRPr="00CB792C">
          <w:rPr>
            <w:rStyle w:val="Hyperlink"/>
            <w:noProof/>
          </w:rPr>
          <w:t>Fig. 2. Title</w:t>
        </w:r>
        <w:r w:rsidR="00666465">
          <w:rPr>
            <w:noProof/>
            <w:webHidden/>
          </w:rPr>
          <w:tab/>
        </w:r>
        <w:r w:rsidR="00666465">
          <w:rPr>
            <w:noProof/>
            <w:webHidden/>
          </w:rPr>
          <w:fldChar w:fldCharType="begin"/>
        </w:r>
        <w:r w:rsidR="00666465">
          <w:rPr>
            <w:noProof/>
            <w:webHidden/>
          </w:rPr>
          <w:instrText xml:space="preserve"> PAGEREF _Toc74312227 \h </w:instrText>
        </w:r>
        <w:r w:rsidR="00666465">
          <w:rPr>
            <w:noProof/>
            <w:webHidden/>
          </w:rPr>
        </w:r>
        <w:r w:rsidR="00666465">
          <w:rPr>
            <w:noProof/>
            <w:webHidden/>
          </w:rPr>
          <w:fldChar w:fldCharType="separate"/>
        </w:r>
        <w:r w:rsidR="00666465">
          <w:rPr>
            <w:noProof/>
            <w:webHidden/>
          </w:rPr>
          <w:t>11</w:t>
        </w:r>
        <w:r w:rsidR="00666465">
          <w:rPr>
            <w:noProof/>
            <w:webHidden/>
          </w:rPr>
          <w:fldChar w:fldCharType="end"/>
        </w:r>
      </w:hyperlink>
    </w:p>
    <w:p w14:paraId="1E2B3F3E" w14:textId="178D1C34" w:rsidR="002D74D8" w:rsidRPr="00A81A68" w:rsidRDefault="00666465" w:rsidP="000F1EBF">
      <w:pPr>
        <w:spacing w:line="360" w:lineRule="auto"/>
        <w:rPr>
          <w:lang w:val="en-GB"/>
        </w:rPr>
      </w:pPr>
      <w:r>
        <w:rPr>
          <w:lang w:val="en-GB"/>
        </w:rPr>
        <w:fldChar w:fldCharType="end"/>
      </w:r>
    </w:p>
    <w:p w14:paraId="7C25F454" w14:textId="77777777" w:rsidR="002D74D8" w:rsidRPr="00A81A68" w:rsidRDefault="002D74D8" w:rsidP="00700609">
      <w:pPr>
        <w:rPr>
          <w:lang w:val="en-GB"/>
        </w:rPr>
      </w:pPr>
    </w:p>
    <w:p w14:paraId="571B2D4E" w14:textId="77777777" w:rsidR="002D74D8" w:rsidRPr="00A81A68" w:rsidRDefault="002D74D8" w:rsidP="00700609">
      <w:pPr>
        <w:rPr>
          <w:lang w:val="en-GB"/>
        </w:rPr>
      </w:pPr>
    </w:p>
    <w:p w14:paraId="48A5EDAA" w14:textId="77777777" w:rsidR="002D74D8" w:rsidRPr="00A81A68" w:rsidRDefault="002D74D8" w:rsidP="00700609">
      <w:pPr>
        <w:rPr>
          <w:lang w:val="en-GB"/>
        </w:rPr>
      </w:pPr>
    </w:p>
    <w:p w14:paraId="209B74EB" w14:textId="77777777" w:rsidR="002D74D8" w:rsidRPr="00A81A68" w:rsidRDefault="002D74D8" w:rsidP="00700609">
      <w:pPr>
        <w:rPr>
          <w:lang w:val="en-GB"/>
        </w:rPr>
      </w:pPr>
    </w:p>
    <w:p w14:paraId="06E10CE7" w14:textId="77777777" w:rsidR="002D74D8" w:rsidRPr="00A81A68" w:rsidRDefault="002D74D8" w:rsidP="00700609">
      <w:pPr>
        <w:rPr>
          <w:lang w:val="en-GB"/>
        </w:rPr>
      </w:pPr>
    </w:p>
    <w:p w14:paraId="02B8AFDF" w14:textId="77777777" w:rsidR="002D74D8" w:rsidRPr="00A81A68" w:rsidRDefault="002D74D8" w:rsidP="00700609">
      <w:pPr>
        <w:rPr>
          <w:lang w:val="en-GB"/>
        </w:rPr>
      </w:pPr>
    </w:p>
    <w:p w14:paraId="023FA919" w14:textId="77777777" w:rsidR="002D74D8" w:rsidRPr="00A81A68" w:rsidRDefault="002D74D8" w:rsidP="00700609">
      <w:pPr>
        <w:rPr>
          <w:lang w:val="en-GB"/>
        </w:rPr>
      </w:pPr>
    </w:p>
    <w:p w14:paraId="5F46E891" w14:textId="77777777" w:rsidR="002D74D8" w:rsidRPr="00A81A68" w:rsidRDefault="002D74D8" w:rsidP="00700609">
      <w:pPr>
        <w:rPr>
          <w:lang w:val="en-GB"/>
        </w:rPr>
      </w:pPr>
    </w:p>
    <w:p w14:paraId="3E54F443" w14:textId="77777777" w:rsidR="002D74D8" w:rsidRPr="00A81A68" w:rsidRDefault="002D74D8" w:rsidP="00700609">
      <w:pPr>
        <w:rPr>
          <w:lang w:val="en-GB"/>
        </w:rPr>
      </w:pPr>
    </w:p>
    <w:p w14:paraId="5C2B8E9F" w14:textId="77777777" w:rsidR="002D74D8" w:rsidRPr="00A81A68" w:rsidRDefault="002D74D8" w:rsidP="00700609">
      <w:pPr>
        <w:rPr>
          <w:lang w:val="en-GB"/>
        </w:rPr>
      </w:pPr>
    </w:p>
    <w:p w14:paraId="0E0B5344" w14:textId="77777777" w:rsidR="002D74D8" w:rsidRPr="00A81A68" w:rsidRDefault="002D74D8" w:rsidP="00700609">
      <w:pPr>
        <w:rPr>
          <w:lang w:val="en-GB"/>
        </w:rPr>
      </w:pPr>
    </w:p>
    <w:p w14:paraId="63860196" w14:textId="77777777" w:rsidR="002D74D8" w:rsidRDefault="002D74D8" w:rsidP="00700609">
      <w:pPr>
        <w:rPr>
          <w:lang w:val="en-GB"/>
        </w:rPr>
      </w:pPr>
    </w:p>
    <w:p w14:paraId="26F7C5F0" w14:textId="77777777" w:rsidR="00EB227E" w:rsidRDefault="00EB227E" w:rsidP="00700609">
      <w:pPr>
        <w:rPr>
          <w:lang w:val="en-GB"/>
        </w:rPr>
      </w:pPr>
    </w:p>
    <w:p w14:paraId="0A7157FD" w14:textId="77777777" w:rsidR="00EB227E" w:rsidRDefault="00EB227E" w:rsidP="00700609">
      <w:pPr>
        <w:rPr>
          <w:lang w:val="en-GB"/>
        </w:rPr>
      </w:pPr>
    </w:p>
    <w:p w14:paraId="3949498C" w14:textId="77777777" w:rsidR="00EB227E" w:rsidRDefault="00EB227E" w:rsidP="00700609">
      <w:pPr>
        <w:rPr>
          <w:lang w:val="en-GB"/>
        </w:rPr>
      </w:pPr>
    </w:p>
    <w:p w14:paraId="4531AAE6" w14:textId="77777777" w:rsidR="00E142B6" w:rsidRDefault="00E142B6" w:rsidP="00700609">
      <w:pPr>
        <w:rPr>
          <w:lang w:val="en-GB"/>
        </w:rPr>
        <w:sectPr w:rsidR="00E142B6" w:rsidSect="00982031">
          <w:pgSz w:w="11906" w:h="16838" w:code="9"/>
          <w:pgMar w:top="1134" w:right="1134" w:bottom="1134" w:left="1701" w:header="720" w:footer="720" w:gutter="0"/>
          <w:cols w:space="1296"/>
          <w:docGrid w:linePitch="360"/>
        </w:sectPr>
      </w:pPr>
    </w:p>
    <w:p w14:paraId="75879EB3" w14:textId="5F1CB0A1" w:rsidR="00FD1A58" w:rsidRPr="00A81A68" w:rsidRDefault="00FD1A58" w:rsidP="000F1EBF">
      <w:pPr>
        <w:pStyle w:val="10List"/>
      </w:pPr>
      <w:bookmarkStart w:id="4" w:name="_Toc408308555"/>
      <w:bookmarkStart w:id="5" w:name="_Toc408362435"/>
      <w:bookmarkStart w:id="6" w:name="_Toc19784859"/>
      <w:r w:rsidRPr="00A81A68">
        <w:lastRenderedPageBreak/>
        <w:t>LIST OF TABLES</w:t>
      </w:r>
      <w:bookmarkEnd w:id="4"/>
      <w:bookmarkEnd w:id="5"/>
      <w:bookmarkEnd w:id="6"/>
      <w:r w:rsidR="00F04C95">
        <w:t xml:space="preserve"> </w:t>
      </w:r>
      <w:r w:rsidR="00F04C95" w:rsidRPr="00F04C95">
        <w:rPr>
          <w:b w:val="0"/>
        </w:rPr>
        <w:t>(Should be automatically created)</w:t>
      </w:r>
    </w:p>
    <w:p w14:paraId="40D578C3" w14:textId="6884AFB1"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15_Table title" \c </w:instrText>
      </w:r>
      <w:r>
        <w:rPr>
          <w:lang w:val="en-GB"/>
        </w:rPr>
        <w:fldChar w:fldCharType="separate"/>
      </w:r>
      <w:hyperlink w:anchor="_Toc74312252" w:history="1">
        <w:r w:rsidRPr="004C37F2">
          <w:rPr>
            <w:rStyle w:val="Hyperlink"/>
            <w:noProof/>
          </w:rPr>
          <w:t>Table 1. Definition of Green Finance</w:t>
        </w:r>
        <w:r>
          <w:rPr>
            <w:noProof/>
            <w:webHidden/>
          </w:rPr>
          <w:tab/>
        </w:r>
        <w:r>
          <w:rPr>
            <w:noProof/>
            <w:webHidden/>
          </w:rPr>
          <w:fldChar w:fldCharType="begin"/>
        </w:r>
        <w:r>
          <w:rPr>
            <w:noProof/>
            <w:webHidden/>
          </w:rPr>
          <w:instrText xml:space="preserve"> PAGEREF _Toc74312252 \h </w:instrText>
        </w:r>
        <w:r>
          <w:rPr>
            <w:noProof/>
            <w:webHidden/>
          </w:rPr>
        </w:r>
        <w:r>
          <w:rPr>
            <w:noProof/>
            <w:webHidden/>
          </w:rPr>
          <w:fldChar w:fldCharType="separate"/>
        </w:r>
        <w:r>
          <w:rPr>
            <w:noProof/>
            <w:webHidden/>
          </w:rPr>
          <w:t>8</w:t>
        </w:r>
        <w:r>
          <w:rPr>
            <w:noProof/>
            <w:webHidden/>
          </w:rPr>
          <w:fldChar w:fldCharType="end"/>
        </w:r>
      </w:hyperlink>
    </w:p>
    <w:p w14:paraId="5886B4F1" w14:textId="4F5C6982" w:rsidR="00666465" w:rsidRDefault="00794420">
      <w:pPr>
        <w:pStyle w:val="TableofFigures"/>
        <w:tabs>
          <w:tab w:val="right" w:leader="dot" w:pos="9061"/>
        </w:tabs>
        <w:rPr>
          <w:rFonts w:asciiTheme="minorHAnsi" w:eastAsiaTheme="minorEastAsia" w:hAnsiTheme="minorHAnsi" w:cstheme="minorBidi"/>
          <w:noProof/>
          <w:sz w:val="22"/>
          <w:szCs w:val="22"/>
        </w:rPr>
      </w:pPr>
      <w:hyperlink w:anchor="_Toc74312253" w:history="1">
        <w:r w:rsidR="00666465" w:rsidRPr="004C37F2">
          <w:rPr>
            <w:rStyle w:val="Hyperlink"/>
            <w:noProof/>
          </w:rPr>
          <w:t>Table 2. Peculiarities of Type I than Type II errors</w:t>
        </w:r>
        <w:r w:rsidR="00666465">
          <w:rPr>
            <w:noProof/>
            <w:webHidden/>
          </w:rPr>
          <w:tab/>
        </w:r>
        <w:r w:rsidR="00666465">
          <w:rPr>
            <w:noProof/>
            <w:webHidden/>
          </w:rPr>
          <w:fldChar w:fldCharType="begin"/>
        </w:r>
        <w:r w:rsidR="00666465">
          <w:rPr>
            <w:noProof/>
            <w:webHidden/>
          </w:rPr>
          <w:instrText xml:space="preserve"> PAGEREF _Toc74312253 \h </w:instrText>
        </w:r>
        <w:r w:rsidR="00666465">
          <w:rPr>
            <w:noProof/>
            <w:webHidden/>
          </w:rPr>
        </w:r>
        <w:r w:rsidR="00666465">
          <w:rPr>
            <w:noProof/>
            <w:webHidden/>
          </w:rPr>
          <w:fldChar w:fldCharType="separate"/>
        </w:r>
        <w:r w:rsidR="00666465">
          <w:rPr>
            <w:noProof/>
            <w:webHidden/>
          </w:rPr>
          <w:t>13</w:t>
        </w:r>
        <w:r w:rsidR="00666465">
          <w:rPr>
            <w:noProof/>
            <w:webHidden/>
          </w:rPr>
          <w:fldChar w:fldCharType="end"/>
        </w:r>
      </w:hyperlink>
    </w:p>
    <w:p w14:paraId="46498778" w14:textId="10838F7C" w:rsidR="00106930" w:rsidRDefault="00666465">
      <w:pPr>
        <w:rPr>
          <w:lang w:val="en-GB"/>
        </w:rPr>
      </w:pPr>
      <w:r>
        <w:rPr>
          <w:lang w:val="en-GB"/>
        </w:rPr>
        <w:fldChar w:fldCharType="end"/>
      </w:r>
    </w:p>
    <w:p w14:paraId="39328C47" w14:textId="00B9FA46" w:rsidR="00E142B6" w:rsidRDefault="00E142B6">
      <w:pPr>
        <w:rPr>
          <w:lang w:val="en-GB"/>
        </w:rPr>
      </w:pPr>
    </w:p>
    <w:p w14:paraId="79C301EE" w14:textId="392F9748" w:rsidR="00E142B6" w:rsidRDefault="00E142B6">
      <w:pPr>
        <w:rPr>
          <w:lang w:val="en-GB"/>
        </w:rPr>
      </w:pPr>
    </w:p>
    <w:p w14:paraId="71CB7FE4" w14:textId="23B98E5D" w:rsidR="00E142B6" w:rsidRDefault="00E142B6">
      <w:pPr>
        <w:rPr>
          <w:lang w:val="en-GB"/>
        </w:rPr>
      </w:pPr>
    </w:p>
    <w:p w14:paraId="20974FBE" w14:textId="4F747E2A" w:rsidR="00E142B6" w:rsidRDefault="00E142B6">
      <w:pPr>
        <w:rPr>
          <w:lang w:val="en-GB"/>
        </w:rPr>
      </w:pPr>
    </w:p>
    <w:p w14:paraId="4318EB66" w14:textId="29FF17DD" w:rsidR="00E142B6" w:rsidRDefault="00E142B6">
      <w:pPr>
        <w:rPr>
          <w:lang w:val="en-GB"/>
        </w:rPr>
      </w:pPr>
    </w:p>
    <w:p w14:paraId="3CE07B6E" w14:textId="77777777" w:rsidR="00E142B6" w:rsidRDefault="00E142B6">
      <w:pPr>
        <w:rPr>
          <w:lang w:val="en-GB"/>
        </w:rPr>
        <w:sectPr w:rsidR="00E142B6" w:rsidSect="00982031">
          <w:pgSz w:w="11906" w:h="16838" w:code="9"/>
          <w:pgMar w:top="1134" w:right="1134" w:bottom="1134" w:left="1701" w:header="720" w:footer="720" w:gutter="0"/>
          <w:cols w:space="1296"/>
          <w:docGrid w:linePitch="360"/>
        </w:sectPr>
      </w:pPr>
    </w:p>
    <w:p w14:paraId="014A35C3" w14:textId="43DE71A1" w:rsidR="00106930" w:rsidRPr="00A81A68" w:rsidRDefault="00106930" w:rsidP="00E142B6">
      <w:pPr>
        <w:pStyle w:val="10List"/>
      </w:pPr>
      <w:r w:rsidRPr="00A81A68">
        <w:lastRenderedPageBreak/>
        <w:t>APPENDICES</w:t>
      </w:r>
      <w:r w:rsidR="00F04C95">
        <w:t xml:space="preserve"> </w:t>
      </w:r>
      <w:r w:rsidR="00F04C95" w:rsidRPr="00F04C95">
        <w:rPr>
          <w:b w:val="0"/>
        </w:rPr>
        <w:t>(Should be automatically created)</w:t>
      </w:r>
    </w:p>
    <w:p w14:paraId="20F4ED5E" w14:textId="30FC152B"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25_Appendix title" \c </w:instrText>
      </w:r>
      <w:r>
        <w:rPr>
          <w:lang w:val="en-GB"/>
        </w:rPr>
        <w:fldChar w:fldCharType="separate"/>
      </w:r>
      <w:hyperlink w:anchor="_Toc74312300" w:history="1">
        <w:r w:rsidRPr="0005135D">
          <w:rPr>
            <w:rStyle w:val="Hyperlink"/>
            <w:noProof/>
          </w:rPr>
          <w:t>APPENDIX 1. Title</w:t>
        </w:r>
        <w:r>
          <w:rPr>
            <w:noProof/>
            <w:webHidden/>
          </w:rPr>
          <w:tab/>
        </w:r>
        <w:r>
          <w:rPr>
            <w:noProof/>
            <w:webHidden/>
          </w:rPr>
          <w:fldChar w:fldCharType="begin"/>
        </w:r>
        <w:r>
          <w:rPr>
            <w:noProof/>
            <w:webHidden/>
          </w:rPr>
          <w:instrText xml:space="preserve"> PAGEREF _Toc74312300 \h </w:instrText>
        </w:r>
        <w:r>
          <w:rPr>
            <w:noProof/>
            <w:webHidden/>
          </w:rPr>
        </w:r>
        <w:r>
          <w:rPr>
            <w:noProof/>
            <w:webHidden/>
          </w:rPr>
          <w:fldChar w:fldCharType="separate"/>
        </w:r>
        <w:r>
          <w:rPr>
            <w:noProof/>
            <w:webHidden/>
          </w:rPr>
          <w:t>17</w:t>
        </w:r>
        <w:r>
          <w:rPr>
            <w:noProof/>
            <w:webHidden/>
          </w:rPr>
          <w:fldChar w:fldCharType="end"/>
        </w:r>
      </w:hyperlink>
    </w:p>
    <w:p w14:paraId="6F42E8B1" w14:textId="2BDF9B0B" w:rsidR="00666465" w:rsidRDefault="00794420" w:rsidP="000F1EBF">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74312301" w:history="1">
        <w:r w:rsidR="00666465" w:rsidRPr="0005135D">
          <w:rPr>
            <w:rStyle w:val="Hyperlink"/>
            <w:noProof/>
          </w:rPr>
          <w:t>APPENDIX 2. Title</w:t>
        </w:r>
        <w:r w:rsidR="00666465">
          <w:rPr>
            <w:noProof/>
            <w:webHidden/>
          </w:rPr>
          <w:tab/>
        </w:r>
        <w:r w:rsidR="00666465">
          <w:rPr>
            <w:noProof/>
            <w:webHidden/>
          </w:rPr>
          <w:fldChar w:fldCharType="begin"/>
        </w:r>
        <w:r w:rsidR="00666465">
          <w:rPr>
            <w:noProof/>
            <w:webHidden/>
          </w:rPr>
          <w:instrText xml:space="preserve"> PAGEREF _Toc74312301 \h </w:instrText>
        </w:r>
        <w:r w:rsidR="00666465">
          <w:rPr>
            <w:noProof/>
            <w:webHidden/>
          </w:rPr>
        </w:r>
        <w:r w:rsidR="00666465">
          <w:rPr>
            <w:noProof/>
            <w:webHidden/>
          </w:rPr>
          <w:fldChar w:fldCharType="separate"/>
        </w:r>
        <w:r w:rsidR="00666465">
          <w:rPr>
            <w:noProof/>
            <w:webHidden/>
          </w:rPr>
          <w:t>18</w:t>
        </w:r>
        <w:r w:rsidR="00666465">
          <w:rPr>
            <w:noProof/>
            <w:webHidden/>
          </w:rPr>
          <w:fldChar w:fldCharType="end"/>
        </w:r>
      </w:hyperlink>
    </w:p>
    <w:p w14:paraId="165A0057" w14:textId="0EE6CBD8" w:rsidR="007F4C69" w:rsidRPr="00791890" w:rsidRDefault="00666465" w:rsidP="000F1EBF">
      <w:pPr>
        <w:spacing w:line="360" w:lineRule="auto"/>
        <w:rPr>
          <w:lang w:val="en-GB"/>
        </w:rPr>
      </w:pPr>
      <w:r>
        <w:rPr>
          <w:lang w:val="en-GB"/>
        </w:rPr>
        <w:fldChar w:fldCharType="end"/>
      </w:r>
    </w:p>
    <w:p w14:paraId="5C05BFA9" w14:textId="77777777" w:rsidR="00EC2CFE" w:rsidRPr="00A81A68" w:rsidRDefault="00EC2CFE" w:rsidP="008F0840">
      <w:pPr>
        <w:spacing w:line="360" w:lineRule="auto"/>
        <w:jc w:val="center"/>
        <w:rPr>
          <w:rFonts w:ascii="Calibri" w:hAnsi="Calibri"/>
          <w:sz w:val="22"/>
          <w:lang w:val="en-GB" w:eastAsia="en-US"/>
        </w:rPr>
      </w:pPr>
    </w:p>
    <w:p w14:paraId="6F6649F5" w14:textId="77777777" w:rsidR="007F4C69" w:rsidRPr="00A81A68" w:rsidRDefault="007F4C69" w:rsidP="008F0840">
      <w:pPr>
        <w:spacing w:line="360" w:lineRule="auto"/>
        <w:jc w:val="center"/>
        <w:rPr>
          <w:rFonts w:ascii="Calibri" w:hAnsi="Calibri"/>
          <w:sz w:val="22"/>
          <w:lang w:val="en-GB" w:eastAsia="en-US"/>
        </w:rPr>
      </w:pPr>
    </w:p>
    <w:p w14:paraId="4230202F" w14:textId="77777777" w:rsidR="007F4C69" w:rsidRPr="00A81A68" w:rsidRDefault="007F4C69" w:rsidP="008F0840">
      <w:pPr>
        <w:spacing w:line="360" w:lineRule="auto"/>
        <w:jc w:val="center"/>
        <w:rPr>
          <w:rFonts w:ascii="Calibri" w:hAnsi="Calibri"/>
          <w:sz w:val="22"/>
          <w:lang w:val="en-GB" w:eastAsia="en-US"/>
        </w:rPr>
      </w:pPr>
    </w:p>
    <w:p w14:paraId="6BB130F5" w14:textId="77777777" w:rsidR="00E142B6" w:rsidRDefault="00E142B6" w:rsidP="008F0840">
      <w:pPr>
        <w:spacing w:line="360" w:lineRule="auto"/>
        <w:jc w:val="center"/>
        <w:rPr>
          <w:rFonts w:ascii="Calibri" w:hAnsi="Calibri"/>
          <w:sz w:val="22"/>
          <w:lang w:val="en-GB" w:eastAsia="en-US"/>
        </w:rPr>
        <w:sectPr w:rsidR="00E142B6" w:rsidSect="00982031">
          <w:pgSz w:w="11906" w:h="16838" w:code="9"/>
          <w:pgMar w:top="1134" w:right="1134" w:bottom="1134" w:left="1701" w:header="720" w:footer="720" w:gutter="0"/>
          <w:cols w:space="1296"/>
          <w:docGrid w:linePitch="360"/>
        </w:sectPr>
      </w:pPr>
    </w:p>
    <w:p w14:paraId="335672FD" w14:textId="77777777" w:rsidR="00E15A7D" w:rsidRPr="00381A67" w:rsidRDefault="008F0840" w:rsidP="00E142B6">
      <w:pPr>
        <w:pStyle w:val="11Title1"/>
      </w:pPr>
      <w:bookmarkStart w:id="7" w:name="_Toc19784860"/>
      <w:bookmarkStart w:id="8" w:name="_Toc74311774"/>
      <w:r w:rsidRPr="00381A67">
        <w:lastRenderedPageBreak/>
        <w:t>I</w:t>
      </w:r>
      <w:r w:rsidR="00E15A7D" w:rsidRPr="00381A67">
        <w:t>NTRODUCTION</w:t>
      </w:r>
      <w:bookmarkEnd w:id="7"/>
      <w:bookmarkEnd w:id="8"/>
    </w:p>
    <w:p w14:paraId="168625A9" w14:textId="77777777" w:rsidR="00705056" w:rsidRPr="00A81A68" w:rsidRDefault="00381A67" w:rsidP="00E142B6">
      <w:pPr>
        <w:pStyle w:val="14Maintext"/>
      </w:pPr>
      <w:r w:rsidRPr="00381A67">
        <w:rPr>
          <w:b/>
        </w:rPr>
        <w:t xml:space="preserve">Relevance of the topic. </w:t>
      </w:r>
      <w:r w:rsidR="00705056" w:rsidRPr="00A81A68">
        <w:t>T</w:t>
      </w:r>
      <w:r w:rsidR="00093D99" w:rsidRPr="00A81A68">
        <w:t xml:space="preserve">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335F7E64" w14:textId="77777777" w:rsidR="00093D99" w:rsidRPr="00E142B6" w:rsidRDefault="00381A67" w:rsidP="00E142B6">
      <w:pPr>
        <w:pStyle w:val="14Maintext"/>
        <w:rPr>
          <w:b/>
        </w:rPr>
      </w:pPr>
      <w:r w:rsidRPr="00E142B6">
        <w:rPr>
          <w:b/>
        </w:rPr>
        <w:t xml:space="preserve">Problem – </w:t>
      </w:r>
    </w:p>
    <w:p w14:paraId="71808C6E" w14:textId="77777777" w:rsidR="00093D99" w:rsidRPr="00E142B6" w:rsidRDefault="00381A67" w:rsidP="00E142B6">
      <w:pPr>
        <w:pStyle w:val="14Maintext"/>
        <w:rPr>
          <w:b/>
        </w:rPr>
      </w:pPr>
      <w:r w:rsidRPr="00E142B6">
        <w:rPr>
          <w:b/>
        </w:rPr>
        <w:t xml:space="preserve">Research object – </w:t>
      </w:r>
    </w:p>
    <w:p w14:paraId="6B984A73" w14:textId="77777777" w:rsidR="00206F56" w:rsidRPr="00E142B6" w:rsidRDefault="00381A67" w:rsidP="00E142B6">
      <w:pPr>
        <w:pStyle w:val="14Maintext"/>
        <w:rPr>
          <w:b/>
        </w:rPr>
      </w:pPr>
      <w:r w:rsidRPr="00E142B6">
        <w:rPr>
          <w:b/>
        </w:rPr>
        <w:t xml:space="preserve">Aim – </w:t>
      </w:r>
    </w:p>
    <w:p w14:paraId="4C6D0C99" w14:textId="77777777" w:rsidR="00EC4E3E" w:rsidRPr="00E142B6" w:rsidRDefault="00093D99" w:rsidP="00E142B6">
      <w:pPr>
        <w:pStyle w:val="14Maintext"/>
        <w:rPr>
          <w:b/>
        </w:rPr>
      </w:pPr>
      <w:r w:rsidRPr="00E142B6">
        <w:rPr>
          <w:b/>
        </w:rPr>
        <w:t>Tasks:</w:t>
      </w:r>
    </w:p>
    <w:p w14:paraId="0E8915F0" w14:textId="77777777" w:rsidR="00093D99" w:rsidRPr="00C42F2C" w:rsidRDefault="00381A67" w:rsidP="00E142B6">
      <w:pPr>
        <w:pStyle w:val="26Textnumbered"/>
      </w:pPr>
      <w:r>
        <w:t>Task.</w:t>
      </w:r>
    </w:p>
    <w:p w14:paraId="3C1B4F2F" w14:textId="77777777" w:rsidR="00093D99" w:rsidRPr="00C42F2C" w:rsidRDefault="00381A67" w:rsidP="00E142B6">
      <w:pPr>
        <w:pStyle w:val="26Textnumbered"/>
      </w:pPr>
      <w:r>
        <w:t>Task.</w:t>
      </w:r>
    </w:p>
    <w:p w14:paraId="7EB9A459" w14:textId="77777777" w:rsidR="00093D99" w:rsidRPr="00C42F2C" w:rsidRDefault="00381A67" w:rsidP="00E142B6">
      <w:pPr>
        <w:pStyle w:val="26Textnumbered"/>
      </w:pPr>
      <w:r>
        <w:t>Task.</w:t>
      </w:r>
    </w:p>
    <w:p w14:paraId="32E2E836" w14:textId="77777777" w:rsidR="00F06474" w:rsidRPr="00E142B6" w:rsidRDefault="00A64485" w:rsidP="00E142B6">
      <w:pPr>
        <w:pStyle w:val="14Maintext"/>
        <w:rPr>
          <w:b/>
        </w:rPr>
      </w:pPr>
      <w:r w:rsidRPr="00E142B6">
        <w:rPr>
          <w:b/>
        </w:rPr>
        <w:t>Research Methods</w:t>
      </w:r>
      <w:r w:rsidR="00B83C65" w:rsidRPr="00E142B6">
        <w:rPr>
          <w:b/>
        </w:rPr>
        <w:t xml:space="preserve">.  </w:t>
      </w:r>
    </w:p>
    <w:p w14:paraId="45F33F73" w14:textId="77777777" w:rsidR="00E24A1E" w:rsidRPr="00A81A68" w:rsidRDefault="00E24A1E" w:rsidP="005E3C5A">
      <w:pPr>
        <w:tabs>
          <w:tab w:val="left" w:pos="993"/>
        </w:tabs>
        <w:spacing w:line="360" w:lineRule="auto"/>
        <w:ind w:left="720"/>
        <w:jc w:val="center"/>
        <w:rPr>
          <w:lang w:val="en-GB"/>
        </w:rPr>
      </w:pPr>
    </w:p>
    <w:p w14:paraId="1FD604D5" w14:textId="77777777" w:rsidR="00895830" w:rsidRPr="00A81A68" w:rsidRDefault="00895830" w:rsidP="005E3C5A">
      <w:pPr>
        <w:tabs>
          <w:tab w:val="left" w:pos="993"/>
        </w:tabs>
        <w:spacing w:line="360" w:lineRule="auto"/>
        <w:ind w:left="720"/>
        <w:jc w:val="center"/>
        <w:rPr>
          <w:lang w:val="en-GB"/>
        </w:rPr>
      </w:pPr>
    </w:p>
    <w:p w14:paraId="708421FD" w14:textId="77777777" w:rsidR="00895830" w:rsidRPr="00A81A68" w:rsidRDefault="00895830" w:rsidP="005E3C5A">
      <w:pPr>
        <w:tabs>
          <w:tab w:val="left" w:pos="993"/>
        </w:tabs>
        <w:spacing w:line="360" w:lineRule="auto"/>
        <w:ind w:left="720"/>
        <w:jc w:val="center"/>
        <w:rPr>
          <w:lang w:val="en-GB"/>
        </w:rPr>
      </w:pPr>
    </w:p>
    <w:p w14:paraId="01FE3A8A" w14:textId="77777777" w:rsidR="00E142B6" w:rsidRDefault="00E142B6" w:rsidP="00106930">
      <w:pPr>
        <w:tabs>
          <w:tab w:val="left" w:pos="993"/>
        </w:tabs>
        <w:spacing w:line="360" w:lineRule="auto"/>
        <w:rPr>
          <w:lang w:val="en-GB"/>
        </w:rPr>
        <w:sectPr w:rsidR="00E142B6" w:rsidSect="00982031">
          <w:pgSz w:w="11906" w:h="16838" w:code="9"/>
          <w:pgMar w:top="1134" w:right="1134" w:bottom="1134" w:left="1701" w:header="720" w:footer="720" w:gutter="0"/>
          <w:cols w:space="1296"/>
          <w:docGrid w:linePitch="360"/>
        </w:sectPr>
      </w:pPr>
    </w:p>
    <w:p w14:paraId="2EF95A1B" w14:textId="6D6CB0CC" w:rsidR="00895830" w:rsidRPr="00381A67" w:rsidRDefault="00E142B6" w:rsidP="00E01873">
      <w:pPr>
        <w:pStyle w:val="11Title1"/>
      </w:pPr>
      <w:bookmarkStart w:id="9" w:name="_Toc19784861"/>
      <w:bookmarkStart w:id="10" w:name="_Toc74311775"/>
      <w:r>
        <w:lastRenderedPageBreak/>
        <w:t xml:space="preserve">1. </w:t>
      </w:r>
      <w:r w:rsidR="00381A67" w:rsidRPr="00381A67">
        <w:t>LITERATURE REVIEW</w:t>
      </w:r>
      <w:bookmarkEnd w:id="9"/>
      <w:bookmarkEnd w:id="10"/>
    </w:p>
    <w:p w14:paraId="2F027F5F" w14:textId="4A7BDBA7" w:rsidR="00093D99" w:rsidRPr="00381A67" w:rsidRDefault="00E142B6" w:rsidP="00E142B6">
      <w:pPr>
        <w:pStyle w:val="12Subtitle2"/>
      </w:pPr>
      <w:bookmarkStart w:id="11" w:name="_Toc19784862"/>
      <w:bookmarkStart w:id="12" w:name="_Toc74311776"/>
      <w:r>
        <w:t xml:space="preserve">1.1. </w:t>
      </w:r>
      <w:r w:rsidR="00A6199A" w:rsidRPr="00381A67">
        <w:t>Subtitle</w:t>
      </w:r>
      <w:bookmarkEnd w:id="11"/>
      <w:bookmarkEnd w:id="12"/>
    </w:p>
    <w:p w14:paraId="0DDD36E2" w14:textId="77777777" w:rsidR="005C786E" w:rsidRDefault="00093D99" w:rsidP="00E142B6">
      <w:pPr>
        <w:pStyle w:val="14Maintext"/>
      </w:pPr>
      <w:r w:rsidRPr="00A81A68">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7A8F27A2" w14:textId="77777777" w:rsidR="001C038E" w:rsidRDefault="001C038E" w:rsidP="00E142B6">
      <w:pPr>
        <w:pStyle w:val="14Maintext"/>
        <w:rPr>
          <w:rFonts w:eastAsia="SimSun"/>
          <w:lang w:eastAsia="en-US"/>
        </w:rPr>
      </w:pPr>
      <w:r w:rsidRPr="00B0767E">
        <w:rPr>
          <w:rFonts w:eastAsia="SimSun"/>
          <w:lang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sidR="00381A67">
        <w:rPr>
          <w:rFonts w:eastAsia="SimSun"/>
          <w:lang w:eastAsia="en-US"/>
        </w:rPr>
        <w:fldChar w:fldCharType="begin" w:fldLock="1"/>
      </w:r>
      <w:r w:rsidR="00092927">
        <w:rPr>
          <w:rFonts w:eastAsia="SimSun"/>
          <w:lang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sidR="00381A67">
        <w:rPr>
          <w:rFonts w:eastAsia="SimSun"/>
          <w:lang w:eastAsia="en-US"/>
        </w:rPr>
        <w:fldChar w:fldCharType="separate"/>
      </w:r>
      <w:r w:rsidR="00381A67" w:rsidRPr="00381A67">
        <w:rPr>
          <w:rFonts w:eastAsia="SimSun"/>
          <w:noProof/>
          <w:lang w:eastAsia="en-US"/>
        </w:rPr>
        <w:t>(Smollan, 2013)</w:t>
      </w:r>
      <w:r w:rsidR="00381A67">
        <w:rPr>
          <w:rFonts w:eastAsia="SimSun"/>
          <w:lang w:eastAsia="en-US"/>
        </w:rPr>
        <w:fldChar w:fldCharType="end"/>
      </w:r>
      <w:r w:rsidRPr="00B0767E">
        <w:rPr>
          <w:rFonts w:eastAsia="SimSun"/>
          <w:lang w:eastAsia="en-US"/>
        </w:rPr>
        <w:t xml:space="preserve">. </w:t>
      </w:r>
      <w:r>
        <w:rPr>
          <w:rFonts w:eastAsia="SimSun"/>
          <w:lang w:eastAsia="en-US"/>
        </w:rPr>
        <w:t xml:space="preserve">For papers by two authors </w:t>
      </w:r>
      <w:r w:rsidRPr="00B0767E">
        <w:rPr>
          <w:rFonts w:eastAsia="SimSun"/>
          <w:lang w:eastAsia="en-US"/>
        </w:rPr>
        <w:t>e.g.</w:t>
      </w:r>
      <w:r w:rsidR="00381A67">
        <w:rPr>
          <w:rFonts w:eastAsia="SimSun"/>
          <w:lang w:eastAsia="en-US"/>
        </w:rPr>
        <w:t xml:space="preserve"> </w:t>
      </w:r>
      <w:r w:rsidR="00092927">
        <w:rPr>
          <w:rFonts w:eastAsia="SimSun"/>
          <w:lang w:eastAsia="en-US"/>
        </w:rPr>
        <w:fldChar w:fldCharType="begin" w:fldLock="1"/>
      </w:r>
      <w:r w:rsidR="00092927">
        <w:rPr>
          <w:rFonts w:eastAsia="SimSun"/>
          <w:lang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Radulescu &amp; Banica, 2018)</w:t>
      </w:r>
      <w:r w:rsidR="00092927">
        <w:rPr>
          <w:rFonts w:eastAsia="SimSun"/>
          <w:lang w:eastAsia="en-US"/>
        </w:rPr>
        <w:fldChar w:fldCharType="end"/>
      </w:r>
      <w:r w:rsidRPr="00B0767E">
        <w:rPr>
          <w:rFonts w:eastAsia="SimSun"/>
          <w:lang w:eastAsia="en-US"/>
        </w:rPr>
        <w:t>. Papers by three and m</w:t>
      </w:r>
      <w:r>
        <w:rPr>
          <w:rFonts w:eastAsia="SimSun"/>
          <w:lang w:eastAsia="en-US"/>
        </w:rPr>
        <w:t xml:space="preserve">ore authors should be cited by </w:t>
      </w:r>
      <w:r w:rsidRPr="00B0767E">
        <w:rPr>
          <w:rFonts w:eastAsia="SimSun"/>
          <w:lang w:eastAsia="en-US"/>
        </w:rPr>
        <w:t xml:space="preserve">giving the last name of the first author followed </w:t>
      </w:r>
      <w:r w:rsidRPr="00092927">
        <w:rPr>
          <w:rFonts w:eastAsia="SimSun"/>
          <w:lang w:eastAsia="en-US"/>
        </w:rPr>
        <w:t xml:space="preserve">by </w:t>
      </w:r>
      <w:r w:rsidRPr="00092927">
        <w:rPr>
          <w:rFonts w:eastAsia="SimSun"/>
          <w:iCs/>
          <w:lang w:eastAsia="en-US"/>
        </w:rPr>
        <w:t>et al.</w:t>
      </w:r>
      <w:r w:rsidRPr="00092927">
        <w:rPr>
          <w:rFonts w:eastAsia="SimSun"/>
          <w:lang w:eastAsia="en-US"/>
        </w:rPr>
        <w:t xml:space="preserve"> and</w:t>
      </w:r>
      <w:r w:rsidRPr="00B0767E">
        <w:rPr>
          <w:rFonts w:eastAsia="SimSun"/>
          <w:lang w:eastAsia="en-US"/>
        </w:rPr>
        <w:t xml:space="preserve"> the date (note a period follows the abbreviation al.).</w:t>
      </w:r>
    </w:p>
    <w:p w14:paraId="60F06025" w14:textId="77777777" w:rsidR="001C038E" w:rsidRDefault="001C038E" w:rsidP="00E142B6">
      <w:pPr>
        <w:pStyle w:val="14Maintext"/>
        <w:rPr>
          <w:rFonts w:eastAsia="SimSun"/>
          <w:lang w:eastAsia="en-US"/>
        </w:rPr>
      </w:pPr>
      <w:r w:rsidRPr="00B0767E">
        <w:rPr>
          <w:rFonts w:eastAsia="SimSun"/>
          <w:lang w:eastAsia="en-US"/>
        </w:rPr>
        <w:t>References are given in brackets unless the author’s name is part of the sentence, e.g. “the a-model</w:t>
      </w:r>
      <w:r w:rsidR="00092927">
        <w:rPr>
          <w:rFonts w:eastAsia="SimSun"/>
          <w:lang w:eastAsia="en-US"/>
        </w:rPr>
        <w:t xml:space="preserve"> </w:t>
      </w:r>
      <w:r w:rsidR="00092927">
        <w:rPr>
          <w:rFonts w:eastAsia="SimSun"/>
          <w:lang w:eastAsia="en-US"/>
        </w:rPr>
        <w:fldChar w:fldCharType="begin" w:fldLock="1"/>
      </w:r>
      <w:r w:rsidR="00092927">
        <w:rPr>
          <w:rFonts w:eastAsia="SimSun"/>
          <w:lang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Spahr, Sunderman, Banaitis, &amp; Ferreira, 2017)","plainTextFormattedCitation":"(Ferreira, Spahr, Sunderman, Banaitis, &amp; Ferreira, 2017)","previouslyFormattedCitation":"(Ferreira, Spahr, Sunderman, Banaitis, &amp; Ferreira, 2017)"},"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Ferreira, Spahr, Sunderman, Banaitis, &amp; Ferreira, 2017)</w:t>
      </w:r>
      <w:r w:rsidR="00092927">
        <w:rPr>
          <w:rFonts w:eastAsia="SimSun"/>
          <w:lang w:eastAsia="en-US"/>
        </w:rPr>
        <w:fldChar w:fldCharType="end"/>
      </w:r>
      <w:r w:rsidRPr="00B0767E">
        <w:rPr>
          <w:rFonts w:eastAsia="SimSun"/>
          <w:lang w:eastAsia="en-US"/>
        </w:rPr>
        <w:t xml:space="preserve">” but “according to </w:t>
      </w:r>
      <w:r w:rsidR="00092927">
        <w:rPr>
          <w:rFonts w:eastAsia="SimSun"/>
          <w:lang w:eastAsia="en-US"/>
        </w:rPr>
        <w:fldChar w:fldCharType="begin" w:fldLock="1"/>
      </w:r>
      <w:r w:rsidR="00092927">
        <w:rPr>
          <w:rFonts w:eastAsia="SimSun"/>
          <w:lang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 xml:space="preserve">Ferreira et al. </w:t>
      </w:r>
      <w:r w:rsidR="00092927">
        <w:rPr>
          <w:rFonts w:eastAsia="SimSun"/>
          <w:noProof/>
          <w:lang w:eastAsia="en-US"/>
        </w:rPr>
        <w:t>(</w:t>
      </w:r>
      <w:r w:rsidR="00092927" w:rsidRPr="00092927">
        <w:rPr>
          <w:rFonts w:eastAsia="SimSun"/>
          <w:noProof/>
          <w:lang w:eastAsia="en-US"/>
        </w:rPr>
        <w:t>2017)</w:t>
      </w:r>
      <w:r w:rsidR="00092927">
        <w:rPr>
          <w:rFonts w:eastAsia="SimSun"/>
          <w:lang w:eastAsia="en-US"/>
        </w:rPr>
        <w:fldChar w:fldCharType="end"/>
      </w:r>
      <w:r w:rsidRPr="00B0767E">
        <w:rPr>
          <w:rFonts w:eastAsia="SimSun"/>
          <w:lang w:eastAsia="en-US"/>
        </w:rPr>
        <w:t>” If a citation cites two or more papers, they should be separated by a semicolon:</w:t>
      </w:r>
      <w:r w:rsidR="00092927">
        <w:rPr>
          <w:rFonts w:eastAsia="SimSun"/>
          <w:lang w:eastAsia="en-US"/>
        </w:rPr>
        <w:t xml:space="preserve"> </w:t>
      </w:r>
      <w:r w:rsidR="00092927">
        <w:rPr>
          <w:rFonts w:eastAsia="SimSun"/>
          <w:lang w:eastAsia="en-US"/>
        </w:rPr>
        <w:fldChar w:fldCharType="begin" w:fldLock="1"/>
      </w:r>
      <w:r w:rsidR="00092927">
        <w:rPr>
          <w:rFonts w:eastAsia="SimSun"/>
          <w:lang w:eastAsia="en-US"/>
        </w:rPr>
        <w:instrText>ADDIN CSL_CITATION {"citationItems":[{"id":"ITEM-1","itemData":{"DOI":"10.3846/16111699.2017.1345784","ISSN":"20294433","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title":"Factors affecting personal customers’ trust in traditional banking: case of the Baltics","type":"article-journal","volume":"18"},"uris":["http://www.mendeley.com/documents/?uuid=7a318638-10b2-3317-b2ed-6d9c883f54d4"]},{"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Lloydking, &amp; Tauringana, 2018; Skvarciany &amp; Jurevičienė, 2017)","plainTextFormattedCitation":"(Adelopo, Lloydking, &amp; Tauringana, 2018; Skvarciany &amp; Jurevičienė, 2017)","previouslyFormattedCitation":"(Adelopo, Lloydking, &amp; Tauringana, 2018; Skvarciany &amp; Jurevičienė, 2017)"},"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Adelopo, Lloydking, &amp; Tauringana, 2018; Skvarciany &amp; Jurevičienė, 2017)</w:t>
      </w:r>
      <w:r w:rsidR="00092927">
        <w:rPr>
          <w:rFonts w:eastAsia="SimSun"/>
          <w:lang w:eastAsia="en-US"/>
        </w:rPr>
        <w:fldChar w:fldCharType="end"/>
      </w:r>
      <w:r w:rsidRPr="00B0767E">
        <w:rPr>
          <w:rFonts w:eastAsia="SimSun"/>
          <w:lang w:eastAsia="en-US"/>
        </w:rPr>
        <w:t xml:space="preserve">. </w:t>
      </w:r>
    </w:p>
    <w:p w14:paraId="00A553AC" w14:textId="344E97EC" w:rsidR="0023485A" w:rsidRPr="00B0767E" w:rsidRDefault="0023485A" w:rsidP="00E01873">
      <w:pPr>
        <w:pStyle w:val="14Maintext"/>
        <w:rPr>
          <w:rFonts w:eastAsia="SimSun"/>
          <w:lang w:eastAsia="en-US"/>
        </w:rPr>
      </w:pPr>
      <w:r>
        <w:rPr>
          <w:rFonts w:eastAsia="SimSun"/>
          <w:lang w:eastAsia="en-US"/>
        </w:rPr>
        <w:t xml:space="preserve">For references management software </w:t>
      </w:r>
      <w:r w:rsidRPr="0023485A">
        <w:rPr>
          <w:rFonts w:eastAsia="SimSun"/>
          <w:b/>
          <w:lang w:eastAsia="en-US"/>
        </w:rPr>
        <w:t>must</w:t>
      </w:r>
      <w:r>
        <w:rPr>
          <w:rFonts w:eastAsia="SimSun"/>
          <w:lang w:eastAsia="en-US"/>
        </w:rPr>
        <w:t xml:space="preserve"> be used (</w:t>
      </w:r>
      <w:hyperlink r:id="rId12" w:history="1">
        <w:r w:rsidRPr="00416AD0">
          <w:rPr>
            <w:rStyle w:val="Hyperlink"/>
            <w:rFonts w:eastAsia="SimSun"/>
            <w:lang w:val="en-US" w:eastAsia="en-US"/>
          </w:rPr>
          <w:t>https://www.mendeley.com/</w:t>
        </w:r>
      </w:hyperlink>
      <w:r>
        <w:rPr>
          <w:rFonts w:eastAsia="SimSun"/>
          <w:lang w:eastAsia="en-US"/>
        </w:rPr>
        <w:t>). All the references should meet APA style</w:t>
      </w:r>
      <w:r w:rsidR="005C211F">
        <w:rPr>
          <w:rFonts w:eastAsia="SimSun"/>
          <w:lang w:eastAsia="en-US"/>
        </w:rPr>
        <w:t xml:space="preserve"> 7</w:t>
      </w:r>
      <w:r w:rsidR="005C211F" w:rsidRPr="005C211F">
        <w:rPr>
          <w:rFonts w:eastAsia="SimSun"/>
          <w:vertAlign w:val="superscript"/>
          <w:lang w:eastAsia="en-US"/>
        </w:rPr>
        <w:t>th</w:t>
      </w:r>
      <w:r w:rsidR="005C211F">
        <w:rPr>
          <w:rFonts w:eastAsia="SimSun"/>
          <w:lang w:eastAsia="en-US"/>
        </w:rPr>
        <w:t xml:space="preserve"> edition</w:t>
      </w:r>
      <w:r>
        <w:rPr>
          <w:rFonts w:eastAsia="SimSun"/>
          <w:lang w:eastAsia="en-US"/>
        </w:rPr>
        <w:t>.</w:t>
      </w:r>
    </w:p>
    <w:p w14:paraId="2945856A" w14:textId="61926B98" w:rsidR="000D4109" w:rsidRPr="00E01873" w:rsidRDefault="00382086" w:rsidP="00E01873">
      <w:pPr>
        <w:pStyle w:val="15Tabletitle"/>
        <w:rPr>
          <w:b w:val="0"/>
        </w:rPr>
      </w:pPr>
      <w:bookmarkStart w:id="13" w:name="_Toc74312198"/>
      <w:bookmarkStart w:id="14" w:name="_Toc74312252"/>
      <w:r w:rsidRPr="00A81A68">
        <w:t xml:space="preserve">Table </w:t>
      </w:r>
      <w:r w:rsidR="00F04C95" w:rsidRPr="004579AB">
        <w:fldChar w:fldCharType="begin"/>
      </w:r>
      <w:r w:rsidR="00F04C95" w:rsidRPr="004579AB">
        <w:instrText xml:space="preserve"> SEQ lentelė \* ARABIC </w:instrText>
      </w:r>
      <w:r w:rsidR="00F04C95" w:rsidRPr="004579AB">
        <w:fldChar w:fldCharType="separate"/>
      </w:r>
      <w:r w:rsidR="00F04C95">
        <w:rPr>
          <w:noProof/>
        </w:rPr>
        <w:t>1</w:t>
      </w:r>
      <w:r w:rsidR="00F04C95" w:rsidRPr="004579AB">
        <w:fldChar w:fldCharType="end"/>
      </w:r>
      <w:r w:rsidR="00F04C95">
        <w:t xml:space="preserve">. </w:t>
      </w:r>
      <w:r w:rsidR="00A56761" w:rsidRPr="00E01873">
        <w:rPr>
          <w:b w:val="0"/>
        </w:rPr>
        <w:t>Definition of Green F</w:t>
      </w:r>
      <w:r w:rsidRPr="00E01873">
        <w:rPr>
          <w:b w:val="0"/>
        </w:rPr>
        <w:t>inance</w:t>
      </w:r>
      <w:bookmarkEnd w:id="13"/>
      <w:bookmarkEnd w:id="14"/>
      <w:r w:rsidR="0023485A" w:rsidRPr="00E01873">
        <w:rPr>
          <w:b w:val="0"/>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68F56FF7" w14:textId="77777777" w:rsidTr="00A64485">
        <w:tc>
          <w:tcPr>
            <w:tcW w:w="1702" w:type="dxa"/>
            <w:shd w:val="clear" w:color="auto" w:fill="auto"/>
            <w:vAlign w:val="center"/>
          </w:tcPr>
          <w:p w14:paraId="6B1C0866" w14:textId="77777777" w:rsidR="00382086" w:rsidRPr="00106930" w:rsidRDefault="00A64485" w:rsidP="00E01873">
            <w:pPr>
              <w:pStyle w:val="16Tablehead"/>
            </w:pPr>
            <w:r w:rsidRPr="00106930">
              <w:t>Text</w:t>
            </w:r>
          </w:p>
        </w:tc>
        <w:tc>
          <w:tcPr>
            <w:tcW w:w="7399" w:type="dxa"/>
            <w:shd w:val="clear" w:color="auto" w:fill="auto"/>
            <w:vAlign w:val="center"/>
          </w:tcPr>
          <w:p w14:paraId="2D7B298A" w14:textId="77777777" w:rsidR="00382086" w:rsidRPr="00106930" w:rsidRDefault="00A64485" w:rsidP="00E01873">
            <w:pPr>
              <w:pStyle w:val="16Tablehead"/>
            </w:pPr>
            <w:r w:rsidRPr="00106930">
              <w:t>Text</w:t>
            </w:r>
          </w:p>
        </w:tc>
      </w:tr>
      <w:tr w:rsidR="00A81A68" w:rsidRPr="00A81A68" w14:paraId="21426C94" w14:textId="77777777" w:rsidTr="00A64485">
        <w:tc>
          <w:tcPr>
            <w:tcW w:w="1702" w:type="dxa"/>
            <w:shd w:val="clear" w:color="auto" w:fill="auto"/>
            <w:vAlign w:val="center"/>
          </w:tcPr>
          <w:p w14:paraId="2AD558F5" w14:textId="77777777" w:rsidR="00382086" w:rsidRPr="00106930" w:rsidRDefault="00A64485" w:rsidP="00E01873">
            <w:pPr>
              <w:pStyle w:val="17Tabletext"/>
            </w:pPr>
            <w:r w:rsidRPr="00106930">
              <w:t>Text</w:t>
            </w:r>
          </w:p>
        </w:tc>
        <w:tc>
          <w:tcPr>
            <w:tcW w:w="7399" w:type="dxa"/>
            <w:shd w:val="clear" w:color="auto" w:fill="auto"/>
          </w:tcPr>
          <w:p w14:paraId="55C27D01" w14:textId="77777777" w:rsidR="00382086" w:rsidRPr="00106930" w:rsidRDefault="00093D99" w:rsidP="00E01873">
            <w:pPr>
              <w:pStyle w:val="17Tabletext"/>
            </w:pPr>
            <w:r w:rsidRPr="00106930">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r w:rsidR="00A81A68" w:rsidRPr="00A81A68" w14:paraId="18F002BE" w14:textId="77777777" w:rsidTr="00A64485">
        <w:tc>
          <w:tcPr>
            <w:tcW w:w="1702" w:type="dxa"/>
            <w:shd w:val="clear" w:color="auto" w:fill="auto"/>
            <w:vAlign w:val="center"/>
          </w:tcPr>
          <w:p w14:paraId="0C4C1BBF" w14:textId="77777777" w:rsidR="00382086" w:rsidRPr="00106930" w:rsidRDefault="00A64485" w:rsidP="00E01873">
            <w:pPr>
              <w:pStyle w:val="17Tabletext"/>
            </w:pPr>
            <w:r w:rsidRPr="00106930">
              <w:t>Text</w:t>
            </w:r>
          </w:p>
        </w:tc>
        <w:tc>
          <w:tcPr>
            <w:tcW w:w="7399" w:type="dxa"/>
            <w:shd w:val="clear" w:color="auto" w:fill="auto"/>
          </w:tcPr>
          <w:p w14:paraId="5ED127C8" w14:textId="77777777" w:rsidR="00382086" w:rsidRPr="00106930" w:rsidRDefault="00093D99" w:rsidP="00E01873">
            <w:pPr>
              <w:pStyle w:val="17Tabletext"/>
            </w:pPr>
            <w:r w:rsidRPr="00106930">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bl>
    <w:p w14:paraId="4AA5F9C1" w14:textId="2A813E9B" w:rsidR="0023485A" w:rsidRDefault="00106930" w:rsidP="00E01873">
      <w:pPr>
        <w:pStyle w:val="17Tablesource"/>
        <w:rPr>
          <w:lang w:val="en-GB"/>
        </w:rPr>
      </w:pPr>
      <w:r w:rsidRPr="00106930">
        <w:rPr>
          <w:lang w:val="en-GB"/>
        </w:rPr>
        <w:t xml:space="preserve">Source: </w:t>
      </w:r>
      <w:r w:rsidRPr="00106930">
        <w:rPr>
          <w:lang w:val="en-GB"/>
        </w:rPr>
        <w:fldChar w:fldCharType="begin" w:fldLock="1"/>
      </w:r>
      <w:r w:rsidRPr="00106930">
        <w:rPr>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plainTextFormattedCitation":"(Sun, 2017)","previouslyFormattedCitation":"(Sun, 2017)"},"properties":{"noteIndex":0},"schema":"https://github.com/citation-style-language/schema/raw/master/csl-citation.json"}</w:instrText>
      </w:r>
      <w:r w:rsidRPr="00106930">
        <w:rPr>
          <w:lang w:val="en-GB"/>
        </w:rPr>
        <w:fldChar w:fldCharType="separate"/>
      </w:r>
      <w:r w:rsidRPr="00106930">
        <w:rPr>
          <w:noProof/>
          <w:lang w:val="en-GB"/>
        </w:rPr>
        <w:t>Sun (2017)</w:t>
      </w:r>
      <w:r w:rsidRPr="00106930">
        <w:rPr>
          <w:lang w:val="en-GB"/>
        </w:rPr>
        <w:fldChar w:fldCharType="end"/>
      </w:r>
    </w:p>
    <w:p w14:paraId="5C6B4CEF" w14:textId="0979A168" w:rsidR="00A64485" w:rsidRDefault="00E01873" w:rsidP="00E01873">
      <w:pPr>
        <w:pStyle w:val="12Subtitle2"/>
      </w:pPr>
      <w:bookmarkStart w:id="15" w:name="_Toc19784863"/>
      <w:bookmarkStart w:id="16" w:name="_Toc74311777"/>
      <w:r>
        <w:lastRenderedPageBreak/>
        <w:t xml:space="preserve">1.2. </w:t>
      </w:r>
      <w:r w:rsidR="00A64485">
        <w:t>Subtitle</w:t>
      </w:r>
      <w:bookmarkEnd w:id="15"/>
      <w:bookmarkEnd w:id="16"/>
    </w:p>
    <w:p w14:paraId="6322DA5F" w14:textId="547BD8CB" w:rsidR="00625959" w:rsidRPr="00F155A4" w:rsidRDefault="00625959" w:rsidP="00625959">
      <w:pPr>
        <w:pStyle w:val="13Subsubtitle3"/>
      </w:pPr>
      <w:bookmarkStart w:id="17" w:name="_Toc74297977"/>
      <w:bookmarkStart w:id="18" w:name="_Toc74311778"/>
      <w:r>
        <w:t>1.2.1. Subsubtitle</w:t>
      </w:r>
      <w:bookmarkEnd w:id="17"/>
      <w:bookmarkEnd w:id="18"/>
    </w:p>
    <w:p w14:paraId="1B735547" w14:textId="6A5AF9B9" w:rsidR="0091544B" w:rsidRDefault="00093D99" w:rsidP="00E01873">
      <w:pPr>
        <w:pStyle w:val="14Maintext"/>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w:t>
      </w:r>
    </w:p>
    <w:p w14:paraId="08FB3309" w14:textId="77777777" w:rsidR="00382086" w:rsidRPr="00A81A68" w:rsidRDefault="00C31D46" w:rsidP="00E01873">
      <w:pPr>
        <w:pStyle w:val="20Placeoffigure"/>
      </w:pPr>
      <w:r w:rsidRPr="00A81A68">
        <w:rPr>
          <w:noProof/>
          <w:lang w:val="lt-LT"/>
        </w:rPr>
        <w:drawing>
          <wp:inline distT="0" distB="0" distL="0" distR="0" wp14:anchorId="77249BD2" wp14:editId="2296075E">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36F26E6" w14:textId="748FC17E" w:rsidR="00106930" w:rsidRPr="00E01873" w:rsidRDefault="00382086" w:rsidP="00E01873">
      <w:pPr>
        <w:pStyle w:val="18Figuretitle"/>
        <w:rPr>
          <w:b w:val="0"/>
        </w:rPr>
      </w:pPr>
      <w:bookmarkStart w:id="19" w:name="_Toc74312226"/>
      <w:r w:rsidRPr="00106930">
        <w:t xml:space="preserve">Fig. </w:t>
      </w:r>
      <w:r w:rsidR="00F04C95" w:rsidRPr="004579AB">
        <w:fldChar w:fldCharType="begin"/>
      </w:r>
      <w:r w:rsidR="00F04C95" w:rsidRPr="004579AB">
        <w:instrText xml:space="preserve"> SEQ pav. \* ARABIC </w:instrText>
      </w:r>
      <w:r w:rsidR="00F04C95" w:rsidRPr="004579AB">
        <w:fldChar w:fldCharType="separate"/>
      </w:r>
      <w:r w:rsidR="00F04C95">
        <w:rPr>
          <w:noProof/>
        </w:rPr>
        <w:t>1</w:t>
      </w:r>
      <w:r w:rsidR="00F04C95" w:rsidRPr="004579AB">
        <w:fldChar w:fldCharType="end"/>
      </w:r>
      <w:r w:rsidRPr="00106930">
        <w:t xml:space="preserve">. </w:t>
      </w:r>
      <w:r w:rsidRPr="00E01873">
        <w:rPr>
          <w:b w:val="0"/>
        </w:rPr>
        <w:t xml:space="preserve">Inclusion of </w:t>
      </w:r>
      <w:r w:rsidR="00070832" w:rsidRPr="00E01873">
        <w:rPr>
          <w:b w:val="0"/>
        </w:rPr>
        <w:t>Green F</w:t>
      </w:r>
      <w:r w:rsidRPr="00E01873">
        <w:rPr>
          <w:b w:val="0"/>
        </w:rPr>
        <w:t>inance</w:t>
      </w:r>
      <w:bookmarkEnd w:id="19"/>
      <w:r w:rsidR="0023485A" w:rsidRPr="00E01873">
        <w:rPr>
          <w:b w:val="0"/>
        </w:rPr>
        <w:t xml:space="preserve"> </w:t>
      </w:r>
    </w:p>
    <w:p w14:paraId="11A37272" w14:textId="0729A29A" w:rsidR="00382086" w:rsidRPr="00106930" w:rsidRDefault="00106930" w:rsidP="00E01873">
      <w:pPr>
        <w:pStyle w:val="19Figuresource"/>
      </w:pPr>
      <w:r w:rsidRPr="00106930">
        <w:t xml:space="preserve">Source: </w:t>
      </w:r>
      <w:r w:rsidR="0023485A" w:rsidRPr="00106930">
        <w:fldChar w:fldCharType="begin" w:fldLock="1"/>
      </w:r>
      <w:r w:rsidR="0023485A" w:rsidRPr="00106930">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plainTextFormattedCitation":"(Manners &amp; Murray, 2016)","previouslyFormattedCitation":"(Manners &amp; Murray, 2016)"},"properties":{"noteIndex":0},"schema":"https://github.com/citation-style-language/schema/raw/master/csl-citation.json"}</w:instrText>
      </w:r>
      <w:r w:rsidR="0023485A" w:rsidRPr="00106930">
        <w:fldChar w:fldCharType="separate"/>
      </w:r>
      <w:r w:rsidRPr="00106930">
        <w:rPr>
          <w:noProof/>
        </w:rPr>
        <w:t>Manners and Murray (</w:t>
      </w:r>
      <w:r w:rsidR="0023485A" w:rsidRPr="00106930">
        <w:rPr>
          <w:noProof/>
        </w:rPr>
        <w:t>2016)</w:t>
      </w:r>
      <w:r w:rsidR="0023485A" w:rsidRPr="00106930">
        <w:fldChar w:fldCharType="end"/>
      </w:r>
    </w:p>
    <w:p w14:paraId="729F6CF7" w14:textId="62475678" w:rsidR="00093D99" w:rsidRDefault="00093D99" w:rsidP="00E01873">
      <w:pPr>
        <w:pStyle w:val="14Maintext"/>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w:t>
      </w:r>
      <w:r w:rsidR="00074C81" w:rsidRPr="00A81A68">
        <w:t xml:space="preserve">. </w:t>
      </w:r>
    </w:p>
    <w:p w14:paraId="4A514491" w14:textId="7D43C587" w:rsidR="00841259" w:rsidRPr="00F155A4" w:rsidRDefault="00841259" w:rsidP="00841259">
      <w:pPr>
        <w:pStyle w:val="13Subsubtitle3"/>
      </w:pPr>
      <w:bookmarkStart w:id="20" w:name="_Toc74311779"/>
      <w:r>
        <w:t>1.2.2. Subsubtitle</w:t>
      </w:r>
      <w:bookmarkEnd w:id="20"/>
    </w:p>
    <w:p w14:paraId="1F63BD82" w14:textId="2ABBD488" w:rsidR="00841259" w:rsidRPr="00A81A68" w:rsidRDefault="00841259" w:rsidP="00E01873">
      <w:pPr>
        <w:pStyle w:val="14Maintext"/>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w:t>
      </w:r>
      <w:r>
        <w:t>t text text text text text text.</w:t>
      </w:r>
    </w:p>
    <w:p w14:paraId="6924275B" w14:textId="5BAEAE75" w:rsidR="003156FC" w:rsidRPr="0023485A" w:rsidRDefault="00D953D0" w:rsidP="00E01873">
      <w:pPr>
        <w:pStyle w:val="11Title1"/>
      </w:pPr>
      <w:r w:rsidRPr="00A81A68">
        <w:br w:type="page"/>
      </w:r>
      <w:bookmarkStart w:id="21" w:name="_Toc19784864"/>
      <w:bookmarkStart w:id="22" w:name="_Toc74311780"/>
      <w:r w:rsidR="00E01873">
        <w:lastRenderedPageBreak/>
        <w:t xml:space="preserve">2. </w:t>
      </w:r>
      <w:r w:rsidR="0023485A" w:rsidRPr="0023485A">
        <w:t>METODOLOGY</w:t>
      </w:r>
      <w:bookmarkEnd w:id="21"/>
      <w:bookmarkEnd w:id="22"/>
    </w:p>
    <w:p w14:paraId="2B06AFFE" w14:textId="289C40B7" w:rsidR="00AF7C67" w:rsidRPr="0023485A" w:rsidRDefault="00E01873" w:rsidP="00E01873">
      <w:pPr>
        <w:pStyle w:val="12Subtitle2"/>
      </w:pPr>
      <w:bookmarkStart w:id="23" w:name="_Toc19784865"/>
      <w:bookmarkStart w:id="24" w:name="_Toc74311781"/>
      <w:r>
        <w:t xml:space="preserve">2.1. </w:t>
      </w:r>
      <w:r w:rsidR="00C31D46" w:rsidRPr="0023485A">
        <w:t>Subtitle</w:t>
      </w:r>
      <w:bookmarkEnd w:id="23"/>
      <w:bookmarkEnd w:id="24"/>
    </w:p>
    <w:p w14:paraId="3A9A6643" w14:textId="77777777" w:rsidR="00C31D46" w:rsidRPr="00A81A68" w:rsidRDefault="00C31D46" w:rsidP="00E01873">
      <w:pPr>
        <w:pStyle w:val="14Maintext"/>
      </w:pPr>
      <w:r w:rsidRPr="00A81A68">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5051DAA7" w14:textId="77777777" w:rsidR="00C31D46" w:rsidRPr="00A81A68" w:rsidRDefault="00C31D46" w:rsidP="00E01873">
      <w:pPr>
        <w:pStyle w:val="14Maintext"/>
      </w:pPr>
      <w:r w:rsidRPr="00A81A68">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6F3E08FD" w14:textId="51C2DC32" w:rsidR="0039607B" w:rsidRDefault="00A81A68" w:rsidP="00E01873">
      <w:pPr>
        <w:pStyle w:val="14Maintext"/>
        <w:rPr>
          <w:rFonts w:eastAsia="SimSun"/>
          <w:lang w:val="en-US" w:eastAsia="en-US"/>
        </w:rPr>
      </w:pPr>
      <w:r w:rsidRPr="00B0767E">
        <w:rPr>
          <w:rFonts w:eastAsia="SimSun"/>
          <w:lang w:val="en-US" w:eastAsia="en-US"/>
        </w:rPr>
        <w:t>Displayed equations should be numbered consecutively, with the number set flush right and enclosed in parentheses. The equation numbers should be consecutive within the contribution</w:t>
      </w:r>
      <w:r w:rsidR="0023485A">
        <w:rPr>
          <w:rFonts w:eastAsia="SimSun"/>
          <w:lang w:val="en-US" w:eastAsia="en-US"/>
        </w:rPr>
        <w:t>:</w:t>
      </w:r>
    </w:p>
    <w:p w14:paraId="254A86E8" w14:textId="62148877" w:rsidR="00A64485" w:rsidRDefault="0039607B" w:rsidP="00E01873">
      <w:pPr>
        <w:pStyle w:val="21Equation"/>
        <w:rPr>
          <w:lang w:eastAsia="en-US"/>
        </w:rPr>
      </w:pPr>
      <w:r>
        <w:rPr>
          <w:rFonts w:eastAsia="SimSun"/>
          <w:lang w:val="en-US" w:eastAsia="en-US"/>
        </w:rPr>
        <w:tab/>
      </w:r>
      <w:bookmarkStart w:id="25" w:name="MTBlankEqn"/>
      <w:r w:rsidR="00E01873" w:rsidRPr="00E01873">
        <w:rPr>
          <w:position w:val="-14"/>
        </w:rPr>
        <w:object w:dxaOrig="6420" w:dyaOrig="380" w14:anchorId="2AC47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pt;height:18.75pt" o:ole="">
            <v:imagedata r:id="rId18" o:title=""/>
          </v:shape>
          <o:OLEObject Type="Embed" ProgID="Equation.DSMT4" ShapeID="_x0000_i1025" DrawAspect="Content" ObjectID="_1693224832" r:id="rId19"/>
        </w:object>
      </w:r>
      <w:bookmarkEnd w:id="25"/>
      <w:r>
        <w:rPr>
          <w:lang w:eastAsia="en-US"/>
        </w:rPr>
        <w:t xml:space="preserve">  </w:t>
      </w:r>
      <w:r w:rsidR="00E01873">
        <w:rPr>
          <w:lang w:eastAsia="en-US"/>
        </w:rPr>
        <w:tab/>
      </w:r>
      <w:r>
        <w:rPr>
          <w:lang w:eastAsia="en-US"/>
        </w:rPr>
        <w:t xml:space="preserve"> (1)</w:t>
      </w:r>
    </w:p>
    <w:p w14:paraId="512F4ADC" w14:textId="77777777" w:rsidR="00A64485" w:rsidRPr="00106930" w:rsidRDefault="00A64485" w:rsidP="00E01873">
      <w:pPr>
        <w:pStyle w:val="22Equationexplain"/>
      </w:pPr>
      <w:r w:rsidRPr="00106930">
        <w:t>where:</w:t>
      </w:r>
    </w:p>
    <w:p w14:paraId="1E57AE72" w14:textId="77777777" w:rsidR="00A64485" w:rsidRPr="00106930" w:rsidRDefault="00A64485" w:rsidP="00E01873">
      <w:pPr>
        <w:pStyle w:val="22Equationbulet"/>
      </w:pPr>
      <w:r w:rsidRPr="00106930">
        <w:rPr>
          <w:i/>
        </w:rPr>
        <w:t>Y</w:t>
      </w:r>
      <w:r w:rsidRPr="00106930">
        <w:rPr>
          <w:i/>
          <w:vertAlign w:val="subscript"/>
        </w:rPr>
        <w:t>i,t</w:t>
      </w:r>
      <w:r w:rsidRPr="00E01873">
        <w:t xml:space="preserve"> </w:t>
      </w:r>
      <w:r w:rsidRPr="00106930">
        <w:t xml:space="preserve">denotes the independent variable in bank </w:t>
      </w:r>
      <w:r w:rsidRPr="00106930">
        <w:rPr>
          <w:i/>
        </w:rPr>
        <w:t xml:space="preserve">i </w:t>
      </w:r>
      <w:r w:rsidRPr="00106930">
        <w:t xml:space="preserve">and year </w:t>
      </w:r>
      <w:r w:rsidRPr="00106930">
        <w:rPr>
          <w:i/>
        </w:rPr>
        <w:t>t</w:t>
      </w:r>
      <w:r w:rsidRPr="00106930">
        <w:t xml:space="preserve">: </w:t>
      </w:r>
    </w:p>
    <w:p w14:paraId="24CBFAB2" w14:textId="6122680C" w:rsidR="00A64485" w:rsidRPr="00106930" w:rsidRDefault="00A64485" w:rsidP="004137FB">
      <w:pPr>
        <w:pStyle w:val="22Equationbulet2"/>
      </w:pPr>
      <w:r w:rsidRPr="00106930">
        <w:t>return on assets, ROA</w:t>
      </w:r>
      <w:r w:rsidR="004137FB">
        <w:rPr>
          <w:lang w:val="lt-LT"/>
        </w:rPr>
        <w:t>,</w:t>
      </w:r>
    </w:p>
    <w:p w14:paraId="405D49BE" w14:textId="72232939" w:rsidR="00A64485" w:rsidRPr="00106930" w:rsidRDefault="00A64485" w:rsidP="004137FB">
      <w:pPr>
        <w:pStyle w:val="22Equationbulet2"/>
      </w:pPr>
      <w:r w:rsidRPr="00106930">
        <w:t>return on equity, ROE</w:t>
      </w:r>
      <w:r w:rsidR="004137FB">
        <w:rPr>
          <w:lang w:val="lt-LT"/>
        </w:rPr>
        <w:t>.</w:t>
      </w:r>
    </w:p>
    <w:p w14:paraId="55E2D803" w14:textId="5033C20B" w:rsidR="00A64485" w:rsidRPr="00106930" w:rsidRDefault="00A64485" w:rsidP="00E01873">
      <w:pPr>
        <w:pStyle w:val="22Equationbulet"/>
      </w:pPr>
      <w:r w:rsidRPr="00106930">
        <w:rPr>
          <w:i/>
        </w:rPr>
        <w:t>NoBranch</w:t>
      </w:r>
      <w:r w:rsidRPr="00106930">
        <w:rPr>
          <w:i/>
          <w:vertAlign w:val="subscript"/>
        </w:rPr>
        <w:t>i,t</w:t>
      </w:r>
      <w:r w:rsidRPr="00106930">
        <w:t xml:space="preserve"> – number of branches in bank </w:t>
      </w:r>
      <w:r w:rsidRPr="00106930">
        <w:rPr>
          <w:i/>
        </w:rPr>
        <w:t xml:space="preserve">i </w:t>
      </w:r>
      <w:r w:rsidRPr="00106930">
        <w:t xml:space="preserve">and year </w:t>
      </w:r>
      <w:r w:rsidRPr="00106930">
        <w:rPr>
          <w:i/>
        </w:rPr>
        <w:t>t</w:t>
      </w:r>
      <w:r w:rsidR="00E01873">
        <w:rPr>
          <w:i/>
        </w:rPr>
        <w:t>;</w:t>
      </w:r>
    </w:p>
    <w:p w14:paraId="7A85CAB2" w14:textId="214384E7" w:rsidR="00A64485" w:rsidRPr="00106930" w:rsidRDefault="00A64485" w:rsidP="00E01873">
      <w:pPr>
        <w:pStyle w:val="22Equationbulet"/>
      </w:pPr>
      <w:r w:rsidRPr="00106930">
        <w:rPr>
          <w:i/>
        </w:rPr>
        <w:t>NoATM</w:t>
      </w:r>
      <w:r w:rsidRPr="00106930">
        <w:rPr>
          <w:i/>
          <w:vertAlign w:val="subscript"/>
        </w:rPr>
        <w:t>i,t</w:t>
      </w:r>
      <w:r w:rsidRPr="00106930">
        <w:t xml:space="preserve"> – number of automatic teller machines in bank </w:t>
      </w:r>
      <w:r w:rsidRPr="00106930">
        <w:rPr>
          <w:i/>
        </w:rPr>
        <w:t xml:space="preserve">i </w:t>
      </w:r>
      <w:r w:rsidRPr="00106930">
        <w:t xml:space="preserve">and year </w:t>
      </w:r>
      <w:r w:rsidRPr="00106930">
        <w:rPr>
          <w:i/>
        </w:rPr>
        <w:t>t</w:t>
      </w:r>
      <w:r w:rsidR="00E01873">
        <w:rPr>
          <w:i/>
        </w:rPr>
        <w:t>;</w:t>
      </w:r>
    </w:p>
    <w:p w14:paraId="79BE062C" w14:textId="554C2278" w:rsidR="00A64485" w:rsidRPr="00106930" w:rsidRDefault="00A64485" w:rsidP="00E01873">
      <w:pPr>
        <w:pStyle w:val="22Equationbulet"/>
      </w:pPr>
      <w:r w:rsidRPr="00106930">
        <w:rPr>
          <w:i/>
        </w:rPr>
        <w:t>NoInt</w:t>
      </w:r>
      <w:r w:rsidRPr="00106930">
        <w:rPr>
          <w:i/>
          <w:vertAlign w:val="subscript"/>
        </w:rPr>
        <w:t>i,t</w:t>
      </w:r>
      <w:r w:rsidRPr="00106930">
        <w:t xml:space="preserve"> </w:t>
      </w:r>
      <w:r w:rsidRPr="00106930">
        <w:rPr>
          <w:i/>
        </w:rPr>
        <w:t xml:space="preserve">– </w:t>
      </w:r>
      <w:r w:rsidRPr="00106930">
        <w:t xml:space="preserve">number of internet banking users in bank </w:t>
      </w:r>
      <w:r w:rsidRPr="00106930">
        <w:rPr>
          <w:i/>
        </w:rPr>
        <w:t xml:space="preserve">i </w:t>
      </w:r>
      <w:r w:rsidRPr="00106930">
        <w:t xml:space="preserve">and year </w:t>
      </w:r>
      <w:r w:rsidRPr="00106930">
        <w:rPr>
          <w:i/>
        </w:rPr>
        <w:t>t</w:t>
      </w:r>
      <w:r w:rsidR="00E01873">
        <w:rPr>
          <w:i/>
        </w:rPr>
        <w:t>;</w:t>
      </w:r>
    </w:p>
    <w:p w14:paraId="09FFBB67" w14:textId="4B99840A" w:rsidR="00A64485" w:rsidRPr="00106930" w:rsidRDefault="00A64485" w:rsidP="00E01873">
      <w:pPr>
        <w:pStyle w:val="22Equationbulet"/>
      </w:pPr>
      <w:r w:rsidRPr="00106930">
        <w:rPr>
          <w:i/>
        </w:rPr>
        <w:t>u</w:t>
      </w:r>
      <w:r w:rsidRPr="00106930">
        <w:rPr>
          <w:i/>
          <w:vertAlign w:val="subscript"/>
        </w:rPr>
        <w:t>i</w:t>
      </w:r>
      <w:r w:rsidRPr="00106930">
        <w:rPr>
          <w:i/>
        </w:rPr>
        <w:t xml:space="preserve"> – </w:t>
      </w:r>
      <w:r w:rsidRPr="00106930">
        <w:t>unknown intercept for each entity</w:t>
      </w:r>
      <w:r w:rsidR="00E01873">
        <w:t>;</w:t>
      </w:r>
    </w:p>
    <w:p w14:paraId="07EAE73C" w14:textId="551BDC9B" w:rsidR="0023485A" w:rsidRPr="00106930" w:rsidRDefault="00A64485" w:rsidP="00E01873">
      <w:pPr>
        <w:pStyle w:val="22Equationbulet"/>
      </w:pPr>
      <w:r w:rsidRPr="00106930">
        <w:rPr>
          <w:i/>
        </w:rPr>
        <w:t>ε</w:t>
      </w:r>
      <w:r w:rsidRPr="00106930">
        <w:rPr>
          <w:i/>
          <w:vertAlign w:val="subscript"/>
        </w:rPr>
        <w:t>it</w:t>
      </w:r>
      <w:r w:rsidRPr="00106930">
        <w:rPr>
          <w:i/>
        </w:rPr>
        <w:t xml:space="preserve"> – </w:t>
      </w:r>
      <w:r w:rsidRPr="00106930">
        <w:t>element of an error.</w:t>
      </w:r>
    </w:p>
    <w:p w14:paraId="4E8890A6" w14:textId="77777777" w:rsidR="00463895" w:rsidRDefault="00C31D46" w:rsidP="00463895">
      <w:pPr>
        <w:pStyle w:val="14Maintext"/>
      </w:pPr>
      <w:r w:rsidRPr="00A81A68">
        <w:lastRenderedPageBreak/>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bookmarkStart w:id="26" w:name="_Toc19784866"/>
      <w:bookmarkStart w:id="27" w:name="_Toc74311782"/>
    </w:p>
    <w:p w14:paraId="3A7E8F99" w14:textId="0C0C4A3C" w:rsidR="0039607B" w:rsidRPr="00A81A68" w:rsidRDefault="00D90000" w:rsidP="00463895">
      <w:pPr>
        <w:pStyle w:val="12Subtitle2"/>
      </w:pPr>
      <w:r>
        <w:t>2.2. Subti</w:t>
      </w:r>
      <w:r w:rsidR="0039607B">
        <w:t>tle</w:t>
      </w:r>
      <w:bookmarkEnd w:id="26"/>
      <w:bookmarkEnd w:id="27"/>
    </w:p>
    <w:p w14:paraId="2457BA93" w14:textId="77777777" w:rsidR="00A81A68" w:rsidRPr="00A81A68" w:rsidRDefault="00A81A68" w:rsidP="00D90000">
      <w:pPr>
        <w:pStyle w:val="14Maintext"/>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549D52A6" w14:textId="77777777" w:rsidR="00C31D46" w:rsidRPr="00A81A68" w:rsidRDefault="00A81A68" w:rsidP="00D90000">
      <w:pPr>
        <w:pStyle w:val="20Placeoffigure"/>
      </w:pPr>
      <w:r w:rsidRPr="00A81A68">
        <w:rPr>
          <w:noProof/>
          <w:lang w:val="lt-LT"/>
        </w:rPr>
        <w:drawing>
          <wp:inline distT="0" distB="0" distL="0" distR="0" wp14:anchorId="4A91C68A" wp14:editId="557A6F7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2787B74" w14:textId="10DAB43D" w:rsidR="00DB44F3" w:rsidRPr="00D90000" w:rsidRDefault="005C786E" w:rsidP="00D90000">
      <w:pPr>
        <w:pStyle w:val="18Figuretitle"/>
        <w:rPr>
          <w:b w:val="0"/>
        </w:rPr>
      </w:pPr>
      <w:bookmarkStart w:id="28" w:name="_Toc74312227"/>
      <w:r w:rsidRPr="00A81A68">
        <w:t xml:space="preserve">Fig. </w:t>
      </w:r>
      <w:r w:rsidR="00F04C95" w:rsidRPr="00423455">
        <w:fldChar w:fldCharType="begin"/>
      </w:r>
      <w:r w:rsidR="00F04C95" w:rsidRPr="00423455">
        <w:instrText xml:space="preserve"> SEQ pav. \* ARABIC </w:instrText>
      </w:r>
      <w:r w:rsidR="00F04C95" w:rsidRPr="00423455">
        <w:fldChar w:fldCharType="separate"/>
      </w:r>
      <w:r w:rsidR="00F04C95">
        <w:rPr>
          <w:noProof/>
        </w:rPr>
        <w:t>2</w:t>
      </w:r>
      <w:r w:rsidR="00F04C95" w:rsidRPr="00423455">
        <w:fldChar w:fldCharType="end"/>
      </w:r>
      <w:r w:rsidRPr="00A81A68">
        <w:t xml:space="preserve">. </w:t>
      </w:r>
      <w:r w:rsidRPr="00D90000">
        <w:rPr>
          <w:b w:val="0"/>
        </w:rPr>
        <w:t>Title</w:t>
      </w:r>
      <w:bookmarkEnd w:id="28"/>
      <w:r w:rsidRPr="00D90000">
        <w:rPr>
          <w:b w:val="0"/>
        </w:rPr>
        <w:t xml:space="preserve"> </w:t>
      </w:r>
    </w:p>
    <w:p w14:paraId="5324E01D" w14:textId="41D1873D" w:rsidR="00A81A68" w:rsidRPr="00106930" w:rsidRDefault="00106930" w:rsidP="00D90000">
      <w:pPr>
        <w:pStyle w:val="19Figuresource"/>
        <w:rPr>
          <w:lang w:eastAsia="ru-RU"/>
        </w:rPr>
      </w:pPr>
      <w:r w:rsidRPr="00106930">
        <w:t>Source: designed by authors</w:t>
      </w:r>
    </w:p>
    <w:p w14:paraId="48B6A39C" w14:textId="77777777" w:rsidR="00A81A68" w:rsidRPr="00A81A68" w:rsidRDefault="00A81A68" w:rsidP="00D90000">
      <w:pPr>
        <w:pStyle w:val="14Maintext"/>
      </w:pPr>
      <w:r w:rsidRPr="00A81A68">
        <w:lastRenderedPageBreak/>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21AF60CE" w14:textId="77777777" w:rsidR="00A81A68" w:rsidRPr="00A81A68" w:rsidRDefault="00A81A68" w:rsidP="00D90000">
      <w:pPr>
        <w:pStyle w:val="14Maintext"/>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60217D1A" w14:textId="77777777" w:rsidR="00A81A68" w:rsidRPr="00A81A68" w:rsidRDefault="00A81A68" w:rsidP="00D90000">
      <w:pPr>
        <w:pStyle w:val="14Maintext"/>
      </w:pPr>
      <w:r w:rsidRPr="00A81A68">
        <w:t>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7FC9261C" w14:textId="0A8037FB" w:rsidR="00FD7FD5" w:rsidRPr="0023485A" w:rsidRDefault="00922916" w:rsidP="00D90000">
      <w:pPr>
        <w:pStyle w:val="11Title1"/>
      </w:pPr>
      <w:r w:rsidRPr="00A81A68">
        <w:br w:type="page"/>
      </w:r>
      <w:bookmarkStart w:id="29" w:name="_Toc74311783"/>
      <w:r w:rsidR="00D90000">
        <w:lastRenderedPageBreak/>
        <w:t xml:space="preserve">3. </w:t>
      </w:r>
      <w:bookmarkStart w:id="30" w:name="_Toc19784867"/>
      <w:r w:rsidR="0023485A" w:rsidRPr="0023485A">
        <w:t>PRACTICAL PART</w:t>
      </w:r>
      <w:bookmarkEnd w:id="29"/>
      <w:bookmarkEnd w:id="30"/>
    </w:p>
    <w:p w14:paraId="62C7EDF1" w14:textId="0400B75E" w:rsidR="00FD7FD5" w:rsidRPr="0023485A" w:rsidRDefault="00D90000" w:rsidP="00D90000">
      <w:pPr>
        <w:pStyle w:val="12Subtitle2"/>
      </w:pPr>
      <w:bookmarkStart w:id="31" w:name="_Toc19784868"/>
      <w:bookmarkStart w:id="32" w:name="_Toc74311784"/>
      <w:r>
        <w:t xml:space="preserve">3.1. </w:t>
      </w:r>
      <w:r w:rsidR="00A81A68" w:rsidRPr="0023485A">
        <w:t>Subtitle</w:t>
      </w:r>
      <w:bookmarkEnd w:id="31"/>
      <w:bookmarkEnd w:id="32"/>
    </w:p>
    <w:p w14:paraId="2B001470" w14:textId="77777777" w:rsidR="00A81A68" w:rsidRDefault="00A81A68" w:rsidP="00D90000">
      <w:pPr>
        <w:pStyle w:val="14Maintext"/>
      </w:pPr>
      <w:r w:rsidRPr="00093D99">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t xml:space="preserve"> </w:t>
      </w:r>
      <w:r w:rsidRPr="00093D99">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t>text text text text.</w:t>
      </w:r>
    </w:p>
    <w:p w14:paraId="1671957D" w14:textId="1F0BF894" w:rsidR="000A2221" w:rsidRPr="00D90000" w:rsidRDefault="005C786E" w:rsidP="00D90000">
      <w:pPr>
        <w:pStyle w:val="15Tabletitle"/>
        <w:rPr>
          <w:b w:val="0"/>
        </w:rPr>
      </w:pPr>
      <w:bookmarkStart w:id="33" w:name="_Toc74312199"/>
      <w:bookmarkStart w:id="34" w:name="_Toc74312253"/>
      <w:r w:rsidRPr="00791890">
        <w:t xml:space="preserve">Table </w:t>
      </w:r>
      <w:r w:rsidR="00F04C95">
        <w:fldChar w:fldCharType="begin"/>
      </w:r>
      <w:r w:rsidR="00F04C95">
        <w:instrText xml:space="preserve"> SEQ lentelė \* ARABIC </w:instrText>
      </w:r>
      <w:r w:rsidR="00F04C95">
        <w:fldChar w:fldCharType="separate"/>
      </w:r>
      <w:r w:rsidR="00F04C95">
        <w:rPr>
          <w:noProof/>
        </w:rPr>
        <w:t>2</w:t>
      </w:r>
      <w:r w:rsidR="00F04C95">
        <w:fldChar w:fldCharType="end"/>
      </w:r>
      <w:r w:rsidR="000A2221" w:rsidRPr="00791890">
        <w:t xml:space="preserve">. </w:t>
      </w:r>
      <w:r w:rsidR="000A2221" w:rsidRPr="00D90000">
        <w:rPr>
          <w:b w:val="0"/>
        </w:rPr>
        <w:t>Peculiarities of Type I than Type II errors</w:t>
      </w:r>
      <w:bookmarkEnd w:id="33"/>
      <w:bookmarkEnd w:id="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A81A68" w14:paraId="05FEAE89" w14:textId="77777777" w:rsidTr="00A81A68">
        <w:trPr>
          <w:trHeight w:val="272"/>
        </w:trPr>
        <w:tc>
          <w:tcPr>
            <w:tcW w:w="705" w:type="pct"/>
            <w:gridSpan w:val="2"/>
            <w:vMerge w:val="restart"/>
            <w:tcBorders>
              <w:top w:val="nil"/>
              <w:left w:val="nil"/>
            </w:tcBorders>
            <w:shd w:val="clear" w:color="auto" w:fill="auto"/>
            <w:textDirection w:val="btLr"/>
          </w:tcPr>
          <w:p w14:paraId="1E809881" w14:textId="77777777" w:rsidR="000A2221" w:rsidRPr="00A81A68" w:rsidRDefault="000A2221" w:rsidP="00E7735E">
            <w:pPr>
              <w:rPr>
                <w:sz w:val="22"/>
                <w:szCs w:val="22"/>
                <w:lang w:val="en-GB"/>
              </w:rPr>
            </w:pPr>
          </w:p>
        </w:tc>
        <w:tc>
          <w:tcPr>
            <w:tcW w:w="4295" w:type="pct"/>
            <w:gridSpan w:val="2"/>
            <w:shd w:val="clear" w:color="auto" w:fill="auto"/>
          </w:tcPr>
          <w:p w14:paraId="46675A44" w14:textId="77777777" w:rsidR="000A2221" w:rsidRPr="00A81A68" w:rsidRDefault="0039607B" w:rsidP="00D90000">
            <w:pPr>
              <w:pStyle w:val="16Tablehead"/>
            </w:pPr>
            <w:r w:rsidRPr="00A81A68">
              <w:t>Text</w:t>
            </w:r>
          </w:p>
        </w:tc>
      </w:tr>
      <w:tr w:rsidR="00A81A68" w:rsidRPr="00A81A68" w14:paraId="0A8AD741" w14:textId="77777777" w:rsidTr="00A81A68">
        <w:trPr>
          <w:trHeight w:val="276"/>
        </w:trPr>
        <w:tc>
          <w:tcPr>
            <w:tcW w:w="705" w:type="pct"/>
            <w:gridSpan w:val="2"/>
            <w:vMerge/>
            <w:tcBorders>
              <w:top w:val="nil"/>
              <w:left w:val="nil"/>
            </w:tcBorders>
            <w:shd w:val="clear" w:color="auto" w:fill="auto"/>
          </w:tcPr>
          <w:p w14:paraId="167A6A5B" w14:textId="77777777" w:rsidR="000A2221" w:rsidRPr="00A81A68" w:rsidRDefault="000A2221" w:rsidP="00E7735E">
            <w:pPr>
              <w:rPr>
                <w:sz w:val="22"/>
                <w:szCs w:val="22"/>
                <w:lang w:val="en-GB"/>
              </w:rPr>
            </w:pPr>
          </w:p>
        </w:tc>
        <w:tc>
          <w:tcPr>
            <w:tcW w:w="2147" w:type="pct"/>
            <w:shd w:val="clear" w:color="auto" w:fill="auto"/>
          </w:tcPr>
          <w:p w14:paraId="714EDB74" w14:textId="77777777" w:rsidR="000A2221" w:rsidRPr="00A81A68" w:rsidRDefault="0039607B" w:rsidP="00D90000">
            <w:pPr>
              <w:pStyle w:val="16Tablehead"/>
            </w:pPr>
            <w:r w:rsidRPr="00A81A68">
              <w:t>Text</w:t>
            </w:r>
          </w:p>
        </w:tc>
        <w:tc>
          <w:tcPr>
            <w:tcW w:w="2148" w:type="pct"/>
            <w:shd w:val="clear" w:color="auto" w:fill="auto"/>
          </w:tcPr>
          <w:p w14:paraId="7945EC65" w14:textId="77777777" w:rsidR="000A2221" w:rsidRPr="00A81A68" w:rsidRDefault="0039607B" w:rsidP="00D90000">
            <w:pPr>
              <w:pStyle w:val="16Tablehead"/>
            </w:pPr>
            <w:r w:rsidRPr="00A81A68">
              <w:t>Text</w:t>
            </w:r>
          </w:p>
        </w:tc>
      </w:tr>
      <w:tr w:rsidR="00A81A68" w:rsidRPr="00A81A68" w14:paraId="0A551C78" w14:textId="77777777" w:rsidTr="00D90000">
        <w:trPr>
          <w:cantSplit/>
          <w:trHeight w:val="1259"/>
        </w:trPr>
        <w:tc>
          <w:tcPr>
            <w:tcW w:w="384" w:type="pct"/>
            <w:vMerge w:val="restart"/>
            <w:shd w:val="clear" w:color="auto" w:fill="auto"/>
            <w:textDirection w:val="btLr"/>
            <w:vAlign w:val="center"/>
          </w:tcPr>
          <w:p w14:paraId="0B709622" w14:textId="77777777" w:rsidR="000A2221" w:rsidRPr="00A81A68" w:rsidRDefault="0039607B" w:rsidP="00D90000">
            <w:pPr>
              <w:pStyle w:val="17Tabletext"/>
              <w:jc w:val="center"/>
            </w:pPr>
            <w:r w:rsidRPr="00A81A68">
              <w:t>Text</w:t>
            </w:r>
          </w:p>
        </w:tc>
        <w:tc>
          <w:tcPr>
            <w:tcW w:w="321" w:type="pct"/>
            <w:shd w:val="clear" w:color="auto" w:fill="auto"/>
            <w:textDirection w:val="btLr"/>
            <w:vAlign w:val="center"/>
          </w:tcPr>
          <w:p w14:paraId="793C4EB2" w14:textId="77777777" w:rsidR="000A2221" w:rsidRPr="00A81A68" w:rsidRDefault="0039607B" w:rsidP="00D90000">
            <w:pPr>
              <w:pStyle w:val="17Tabletext"/>
              <w:jc w:val="center"/>
            </w:pPr>
            <w:r w:rsidRPr="00A81A68">
              <w:t>Text</w:t>
            </w:r>
          </w:p>
        </w:tc>
        <w:tc>
          <w:tcPr>
            <w:tcW w:w="2147" w:type="pct"/>
            <w:shd w:val="clear" w:color="auto" w:fill="auto"/>
            <w:vAlign w:val="center"/>
          </w:tcPr>
          <w:p w14:paraId="6E2789CA" w14:textId="77777777" w:rsidR="000A2221" w:rsidRPr="00A81A68" w:rsidRDefault="0039607B" w:rsidP="00D90000">
            <w:pPr>
              <w:pStyle w:val="17Tabletext"/>
              <w:jc w:val="left"/>
            </w:pPr>
            <w:r w:rsidRPr="00A81A68">
              <w:t>Text</w:t>
            </w:r>
          </w:p>
        </w:tc>
        <w:tc>
          <w:tcPr>
            <w:tcW w:w="2148" w:type="pct"/>
            <w:shd w:val="clear" w:color="auto" w:fill="auto"/>
            <w:vAlign w:val="center"/>
          </w:tcPr>
          <w:p w14:paraId="10BEFF4E" w14:textId="77777777" w:rsidR="000A2221" w:rsidRPr="00A81A68" w:rsidRDefault="0039607B" w:rsidP="00D90000">
            <w:pPr>
              <w:pStyle w:val="17Tabletext"/>
              <w:jc w:val="left"/>
            </w:pPr>
            <w:r w:rsidRPr="00A81A68">
              <w:t>Text</w:t>
            </w:r>
          </w:p>
        </w:tc>
      </w:tr>
      <w:tr w:rsidR="00106930" w:rsidRPr="00A81A68" w14:paraId="1C5A7A74" w14:textId="77777777" w:rsidTr="00D90000">
        <w:trPr>
          <w:cantSplit/>
          <w:trHeight w:val="1260"/>
        </w:trPr>
        <w:tc>
          <w:tcPr>
            <w:tcW w:w="384" w:type="pct"/>
            <w:vMerge/>
            <w:shd w:val="clear" w:color="auto" w:fill="auto"/>
            <w:vAlign w:val="center"/>
          </w:tcPr>
          <w:p w14:paraId="7E31E5DB" w14:textId="77777777" w:rsidR="00106930" w:rsidRPr="00A81A68" w:rsidRDefault="00106930" w:rsidP="00D90000">
            <w:pPr>
              <w:pStyle w:val="17Tabletext"/>
              <w:jc w:val="center"/>
            </w:pPr>
          </w:p>
        </w:tc>
        <w:tc>
          <w:tcPr>
            <w:tcW w:w="321" w:type="pct"/>
            <w:shd w:val="clear" w:color="auto" w:fill="auto"/>
            <w:textDirection w:val="btLr"/>
            <w:vAlign w:val="center"/>
          </w:tcPr>
          <w:p w14:paraId="5B4C0096" w14:textId="0D25E0AE" w:rsidR="00106930" w:rsidRPr="00A81A68" w:rsidRDefault="00106930" w:rsidP="00D90000">
            <w:pPr>
              <w:pStyle w:val="17Tabletext"/>
              <w:jc w:val="center"/>
            </w:pPr>
            <w:r w:rsidRPr="00A81A68">
              <w:t>Text</w:t>
            </w:r>
          </w:p>
        </w:tc>
        <w:tc>
          <w:tcPr>
            <w:tcW w:w="2147" w:type="pct"/>
            <w:shd w:val="clear" w:color="auto" w:fill="auto"/>
            <w:vAlign w:val="center"/>
          </w:tcPr>
          <w:p w14:paraId="68725F4F" w14:textId="6C90BFB6" w:rsidR="00106930" w:rsidRPr="00A81A68" w:rsidRDefault="00106930" w:rsidP="00D90000">
            <w:pPr>
              <w:pStyle w:val="17Tabletext"/>
              <w:jc w:val="left"/>
            </w:pPr>
            <w:r w:rsidRPr="00A81A68">
              <w:t>Text</w:t>
            </w:r>
          </w:p>
        </w:tc>
        <w:tc>
          <w:tcPr>
            <w:tcW w:w="2148" w:type="pct"/>
            <w:shd w:val="clear" w:color="auto" w:fill="auto"/>
            <w:vAlign w:val="center"/>
          </w:tcPr>
          <w:p w14:paraId="4EB1F6EB" w14:textId="579CA998" w:rsidR="00106930" w:rsidRPr="00A81A68" w:rsidRDefault="00106930" w:rsidP="00D90000">
            <w:pPr>
              <w:pStyle w:val="17Tabletext"/>
              <w:jc w:val="left"/>
            </w:pPr>
            <w:r w:rsidRPr="00A81A68">
              <w:t>Text</w:t>
            </w:r>
          </w:p>
        </w:tc>
      </w:tr>
    </w:tbl>
    <w:p w14:paraId="561868E4" w14:textId="061BD32E" w:rsidR="00CF1952" w:rsidRDefault="00106930" w:rsidP="00D90000">
      <w:pPr>
        <w:pStyle w:val="17Tablesource"/>
        <w:rPr>
          <w:lang w:val="en-GB"/>
        </w:rPr>
      </w:pPr>
      <w:r w:rsidRPr="00106930">
        <w:rPr>
          <w:iCs/>
          <w:lang w:val="en-GB"/>
        </w:rPr>
        <w:t xml:space="preserve">Source: </w:t>
      </w:r>
      <w:r w:rsidRPr="00106930">
        <w:rPr>
          <w:lang w:val="en-GB"/>
        </w:rPr>
        <w:fldChar w:fldCharType="begin" w:fldLock="1"/>
      </w:r>
      <w:r w:rsidRPr="00106930">
        <w:rPr>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plainTextFormattedCitation":"(Salimon, Yusoff, &amp; Mohd Mokhtar, 2017)","previouslyFormattedCitation":"(Salimon, Yusoff, &amp; Mohd Mokhtar, 2017)"},"properties":{"noteIndex":0},"schema":"https://github.com/citation-style-language/schema/raw/master/csl-citation.json"}</w:instrText>
      </w:r>
      <w:r w:rsidRPr="00106930">
        <w:rPr>
          <w:lang w:val="en-GB"/>
        </w:rPr>
        <w:fldChar w:fldCharType="separate"/>
      </w:r>
      <w:r w:rsidRPr="00106930">
        <w:rPr>
          <w:noProof/>
          <w:lang w:val="en-GB"/>
        </w:rPr>
        <w:t>Salimon, Yusoff and Mohd Mokhtar (2017)</w:t>
      </w:r>
      <w:r w:rsidRPr="00106930">
        <w:rPr>
          <w:lang w:val="en-GB"/>
        </w:rPr>
        <w:fldChar w:fldCharType="end"/>
      </w:r>
    </w:p>
    <w:p w14:paraId="298203D3" w14:textId="77777777" w:rsidR="00463895" w:rsidRDefault="00A81A68" w:rsidP="00463895">
      <w:pPr>
        <w:pStyle w:val="14Maintext"/>
      </w:pPr>
      <w:r w:rsidRPr="00093D99">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t xml:space="preserve"> </w:t>
      </w:r>
      <w:r w:rsidRPr="00093D99">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t>text text text text.</w:t>
      </w:r>
      <w:bookmarkStart w:id="35" w:name="_Toc19784869"/>
      <w:bookmarkStart w:id="36" w:name="_Toc74311785"/>
    </w:p>
    <w:p w14:paraId="1CE60523" w14:textId="72E07F56" w:rsidR="00FD7FD5" w:rsidRPr="00A81A68" w:rsidRDefault="00D90000" w:rsidP="00463895">
      <w:pPr>
        <w:pStyle w:val="12Subtitle2"/>
      </w:pPr>
      <w:r>
        <w:lastRenderedPageBreak/>
        <w:t xml:space="preserve">3.2. </w:t>
      </w:r>
      <w:r w:rsidR="001C038E">
        <w:t>Subtitle</w:t>
      </w:r>
      <w:bookmarkEnd w:id="35"/>
      <w:bookmarkEnd w:id="36"/>
    </w:p>
    <w:p w14:paraId="3F5FD177" w14:textId="77777777" w:rsidR="00A81A68" w:rsidRDefault="00A81A68" w:rsidP="00D90000">
      <w:pPr>
        <w:pStyle w:val="14Maintext"/>
      </w:pPr>
      <w:r w:rsidRPr="00093D99">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t xml:space="preserve"> </w:t>
      </w:r>
      <w:r w:rsidRPr="00093D99">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t>text text text text.</w:t>
      </w:r>
    </w:p>
    <w:p w14:paraId="59F397D6" w14:textId="77777777" w:rsidR="00A81A68" w:rsidRDefault="00A81A68" w:rsidP="00D90000">
      <w:pPr>
        <w:pStyle w:val="14Maintext"/>
      </w:pPr>
      <w:r w:rsidRPr="00093D99">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t xml:space="preserve"> </w:t>
      </w:r>
      <w:r w:rsidRPr="00093D99">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t>text text text text.</w:t>
      </w:r>
    </w:p>
    <w:p w14:paraId="7114C78D" w14:textId="77777777" w:rsidR="00A81A68" w:rsidRDefault="00A81A68" w:rsidP="00D90000">
      <w:pPr>
        <w:pStyle w:val="14Maintext"/>
      </w:pPr>
      <w:r w:rsidRPr="00093D99">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t xml:space="preserve"> </w:t>
      </w:r>
      <w:r w:rsidRPr="00093D99">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t>text text text text.</w:t>
      </w:r>
    </w:p>
    <w:p w14:paraId="4538721F" w14:textId="77777777" w:rsidR="00A81A68" w:rsidRDefault="00A81A68" w:rsidP="00A81A68">
      <w:pPr>
        <w:tabs>
          <w:tab w:val="left" w:pos="709"/>
        </w:tabs>
        <w:spacing w:line="360" w:lineRule="auto"/>
        <w:ind w:firstLine="720"/>
        <w:jc w:val="both"/>
        <w:rPr>
          <w:color w:val="0D0D0D"/>
          <w:lang w:val="en-GB"/>
        </w:rPr>
      </w:pPr>
    </w:p>
    <w:p w14:paraId="217ED985" w14:textId="77777777" w:rsidR="006F78A1" w:rsidRPr="00A81A68" w:rsidRDefault="00093D99" w:rsidP="00D90000">
      <w:pPr>
        <w:pStyle w:val="11Title1"/>
      </w:pPr>
      <w:r w:rsidRPr="00A81A68">
        <w:br w:type="page"/>
      </w:r>
      <w:bookmarkStart w:id="37" w:name="_Toc74311786"/>
      <w:r w:rsidR="00700347" w:rsidRPr="00A81A68">
        <w:lastRenderedPageBreak/>
        <w:t>CONCLUSIONS</w:t>
      </w:r>
      <w:bookmarkEnd w:id="37"/>
    </w:p>
    <w:p w14:paraId="1A6B7705" w14:textId="77777777" w:rsidR="00922916" w:rsidRPr="00A81A68" w:rsidRDefault="00093D99" w:rsidP="00D90000">
      <w:pPr>
        <w:pStyle w:val="23Conclusionsnumbered"/>
        <w:rPr>
          <w:b/>
          <w:iCs/>
        </w:rPr>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27C1BB08" w14:textId="77777777" w:rsidR="00093D99" w:rsidRPr="00A81A68" w:rsidRDefault="00093D99" w:rsidP="00D90000">
      <w:pPr>
        <w:pStyle w:val="23Conclusionsnumbered"/>
        <w:rPr>
          <w:b/>
          <w:iCs/>
        </w:rPr>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E30EEEF" w14:textId="77777777" w:rsidR="00093D99" w:rsidRPr="00A81A68" w:rsidRDefault="00093D99" w:rsidP="00D90000">
      <w:pPr>
        <w:pStyle w:val="23Conclusionsnumbered"/>
        <w:rPr>
          <w:b/>
          <w:iCs/>
        </w:rPr>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64B162C" w14:textId="77777777" w:rsidR="00922916" w:rsidRPr="00A81A68" w:rsidRDefault="00093D99" w:rsidP="00D90000">
      <w:pPr>
        <w:pStyle w:val="23Conclusionsnumbered"/>
        <w:rPr>
          <w:b/>
          <w:iCs/>
        </w:rPr>
      </w:pPr>
      <w:r w:rsidRPr="00A81A68">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r w:rsidR="006C6B8D" w:rsidRPr="00A81A68">
        <w:t>.</w:t>
      </w:r>
    </w:p>
    <w:p w14:paraId="499E7D89" w14:textId="77777777" w:rsidR="00A70568" w:rsidRPr="00A81A68" w:rsidRDefault="00A70568" w:rsidP="008341AB">
      <w:pPr>
        <w:spacing w:line="360" w:lineRule="auto"/>
        <w:ind w:firstLine="426"/>
        <w:jc w:val="center"/>
        <w:rPr>
          <w:b/>
          <w:lang w:val="en-GB"/>
        </w:rPr>
      </w:pPr>
    </w:p>
    <w:p w14:paraId="6042CBA8" w14:textId="77777777" w:rsidR="00E51DB7" w:rsidRPr="00A81A68" w:rsidRDefault="00E51DB7" w:rsidP="00922916">
      <w:pPr>
        <w:spacing w:line="360" w:lineRule="auto"/>
        <w:rPr>
          <w:b/>
          <w:lang w:val="en-GB"/>
        </w:rPr>
      </w:pPr>
    </w:p>
    <w:p w14:paraId="7D8BD288" w14:textId="77777777" w:rsidR="009D48AC" w:rsidRDefault="00093D99" w:rsidP="00D90000">
      <w:pPr>
        <w:pStyle w:val="11Title1"/>
      </w:pPr>
      <w:r w:rsidRPr="00A81A68">
        <w:br w:type="page"/>
      </w:r>
      <w:bookmarkStart w:id="38" w:name="_Toc19784870"/>
      <w:bookmarkStart w:id="39" w:name="_Toc74311787"/>
      <w:r w:rsidR="009D48AC" w:rsidRPr="00A81A68">
        <w:lastRenderedPageBreak/>
        <w:t>REFERENCES</w:t>
      </w:r>
      <w:bookmarkEnd w:id="38"/>
      <w:bookmarkEnd w:id="39"/>
    </w:p>
    <w:p w14:paraId="781897D3" w14:textId="77777777" w:rsidR="0023485A" w:rsidRPr="0023485A" w:rsidRDefault="0023485A" w:rsidP="00D90000">
      <w:pPr>
        <w:pStyle w:val="24References"/>
      </w:pPr>
      <w:r w:rsidRPr="0023485A">
        <w:fldChar w:fldCharType="begin" w:fldLock="1"/>
      </w:r>
      <w:r w:rsidRPr="0023485A">
        <w:instrText xml:space="preserve">ADDIN Mendeley Bibliography CSL_BIBLIOGRAPHY </w:instrText>
      </w:r>
      <w:r w:rsidRPr="0023485A">
        <w:fldChar w:fldCharType="separate"/>
      </w:r>
      <w:r w:rsidRPr="0023485A">
        <w:t xml:space="preserve">Adelopo, I., Lloydking, R., &amp; Tauringana, V. (2018). Determinants of bank profitability before, during, and after the financial crisis. </w:t>
      </w:r>
      <w:r w:rsidRPr="0023485A">
        <w:rPr>
          <w:i/>
          <w:iCs/>
        </w:rPr>
        <w:t>International Journal of Managerial Finance</w:t>
      </w:r>
      <w:r w:rsidRPr="0023485A">
        <w:t xml:space="preserve">, </w:t>
      </w:r>
      <w:r w:rsidRPr="0023485A">
        <w:rPr>
          <w:i/>
          <w:iCs/>
        </w:rPr>
        <w:t>14</w:t>
      </w:r>
      <w:r w:rsidRPr="0023485A">
        <w:t>(4), 378–398. https://doi.org/10.1108/IJMF-07-2017-0148</w:t>
      </w:r>
    </w:p>
    <w:p w14:paraId="6285738F" w14:textId="77777777" w:rsidR="0023485A" w:rsidRPr="0023485A" w:rsidRDefault="0023485A" w:rsidP="00D90000">
      <w:pPr>
        <w:pStyle w:val="24References"/>
      </w:pPr>
      <w:r w:rsidRPr="0023485A">
        <w:t xml:space="preserve">Ferreira, F. A. F., Spahr, R. W., Sunderman, M. A., Banaitis, A., &amp; Ferreira, J. J. M. (2017). A learning-oriented decision-making process for real estate brokerage service evaluation. </w:t>
      </w:r>
      <w:r w:rsidRPr="0023485A">
        <w:rPr>
          <w:i/>
          <w:iCs/>
        </w:rPr>
        <w:t>Service Business</w:t>
      </w:r>
      <w:r w:rsidRPr="0023485A">
        <w:t xml:space="preserve">, </w:t>
      </w:r>
      <w:r w:rsidRPr="0023485A">
        <w:rPr>
          <w:i/>
          <w:iCs/>
        </w:rPr>
        <w:t>11</w:t>
      </w:r>
      <w:r w:rsidRPr="0023485A">
        <w:t>(3), 453–474. https://doi.org/10.1007/s11628-016-0315-4</w:t>
      </w:r>
    </w:p>
    <w:p w14:paraId="34AF232B" w14:textId="77777777" w:rsidR="0023485A" w:rsidRPr="0023485A" w:rsidRDefault="0023485A" w:rsidP="00D90000">
      <w:pPr>
        <w:pStyle w:val="24References"/>
      </w:pPr>
      <w:r w:rsidRPr="0023485A">
        <w:t xml:space="preserve">Manners, I., &amp; Murray, P. (2016). The End of a Noble Narrative? European Integration Narratives after the Nobel Peace Prize. </w:t>
      </w:r>
      <w:r w:rsidRPr="0023485A">
        <w:rPr>
          <w:i/>
          <w:iCs/>
        </w:rPr>
        <w:t>JCMS: Journal of Common Market Studies</w:t>
      </w:r>
      <w:r w:rsidRPr="0023485A">
        <w:t xml:space="preserve">, </w:t>
      </w:r>
      <w:r w:rsidRPr="0023485A">
        <w:rPr>
          <w:i/>
          <w:iCs/>
        </w:rPr>
        <w:t>54</w:t>
      </w:r>
      <w:r w:rsidRPr="0023485A">
        <w:t>(1), 185–202. https://doi.org/10.1111/jcms.12324</w:t>
      </w:r>
    </w:p>
    <w:p w14:paraId="3DE509E1" w14:textId="77777777" w:rsidR="0023485A" w:rsidRPr="0023485A" w:rsidRDefault="0023485A" w:rsidP="00D90000">
      <w:pPr>
        <w:pStyle w:val="24References"/>
      </w:pPr>
      <w:r w:rsidRPr="0023485A">
        <w:t xml:space="preserve">Radulescu, M., &amp; Banica, L. (2018). The Profitability and Capital Adequacy in Central and Eastern European Countries in the Light of the Basel III Requirements - a Forecast Approach. </w:t>
      </w:r>
      <w:r w:rsidRPr="0023485A">
        <w:rPr>
          <w:i/>
          <w:iCs/>
        </w:rPr>
        <w:t>Ekonomicky Casopis</w:t>
      </w:r>
      <w:r w:rsidRPr="0023485A">
        <w:t xml:space="preserve">, </w:t>
      </w:r>
      <w:r w:rsidRPr="0023485A">
        <w:rPr>
          <w:i/>
          <w:iCs/>
        </w:rPr>
        <w:t>66</w:t>
      </w:r>
      <w:r w:rsidRPr="0023485A">
        <w:t>(5), 479–502.</w:t>
      </w:r>
    </w:p>
    <w:p w14:paraId="16B8CDBD" w14:textId="77777777" w:rsidR="0023485A" w:rsidRPr="0023485A" w:rsidRDefault="0023485A" w:rsidP="00D90000">
      <w:pPr>
        <w:pStyle w:val="24References"/>
      </w:pPr>
      <w:r w:rsidRPr="0023485A">
        <w:t xml:space="preserve">Salimon, M. G., Yusoff, R. Z. Bin, &amp; Mohd Mokhtar, S. S. (2017). The mediating role of hedonic motivation on the relationship between adoption of e-banking and its determinants. </w:t>
      </w:r>
      <w:r w:rsidRPr="0023485A">
        <w:rPr>
          <w:i/>
          <w:iCs/>
        </w:rPr>
        <w:t>International Journal of Bank Marketing</w:t>
      </w:r>
      <w:r w:rsidRPr="0023485A">
        <w:t xml:space="preserve">, </w:t>
      </w:r>
      <w:r w:rsidRPr="0023485A">
        <w:rPr>
          <w:i/>
          <w:iCs/>
        </w:rPr>
        <w:t>35</w:t>
      </w:r>
      <w:r w:rsidRPr="0023485A">
        <w:t>(4), 558–582. https://doi.org/10.1108/IJBM-05-2016-0060</w:t>
      </w:r>
    </w:p>
    <w:p w14:paraId="4AB98CB3" w14:textId="77777777" w:rsidR="0023485A" w:rsidRPr="0023485A" w:rsidRDefault="0023485A" w:rsidP="00D90000">
      <w:pPr>
        <w:pStyle w:val="24References"/>
      </w:pPr>
      <w:r w:rsidRPr="0023485A">
        <w:t xml:space="preserve">Skvarciany, V., &amp; Jurevičienė, D. (2017). Factors affecting personal customers’ trust in traditional banking: case of the Baltics. </w:t>
      </w:r>
      <w:r w:rsidRPr="0023485A">
        <w:rPr>
          <w:i/>
          <w:iCs/>
        </w:rPr>
        <w:t>Journal of Business Economics and Management</w:t>
      </w:r>
      <w:r w:rsidRPr="0023485A">
        <w:t xml:space="preserve">, </w:t>
      </w:r>
      <w:r w:rsidRPr="0023485A">
        <w:rPr>
          <w:i/>
          <w:iCs/>
        </w:rPr>
        <w:t>18</w:t>
      </w:r>
      <w:r w:rsidRPr="0023485A">
        <w:t>(4). https://doi.org/10.3846/16111699.2017.1345784</w:t>
      </w:r>
    </w:p>
    <w:p w14:paraId="4B577BFA" w14:textId="77777777" w:rsidR="0023485A" w:rsidRPr="0023485A" w:rsidRDefault="0023485A" w:rsidP="00D90000">
      <w:pPr>
        <w:pStyle w:val="24References"/>
      </w:pPr>
      <w:r w:rsidRPr="0023485A">
        <w:t xml:space="preserve">Smollan, R. K. (2013). Trust in change managers: the role of affect. </w:t>
      </w:r>
      <w:r w:rsidRPr="0023485A">
        <w:rPr>
          <w:i/>
          <w:iCs/>
        </w:rPr>
        <w:t>Journal of Organizational Change Management</w:t>
      </w:r>
      <w:r w:rsidRPr="0023485A">
        <w:t xml:space="preserve">, </w:t>
      </w:r>
      <w:r w:rsidRPr="0023485A">
        <w:rPr>
          <w:i/>
          <w:iCs/>
        </w:rPr>
        <w:t>26</w:t>
      </w:r>
      <w:r w:rsidRPr="0023485A">
        <w:t>(4), 725–747. https://doi.org/http://dx.doi.org/10.1108/JOCM-May-2012-0070</w:t>
      </w:r>
    </w:p>
    <w:p w14:paraId="763C1490" w14:textId="77777777" w:rsidR="0023485A" w:rsidRPr="0023485A" w:rsidRDefault="0023485A" w:rsidP="00D90000">
      <w:pPr>
        <w:pStyle w:val="24References"/>
      </w:pPr>
      <w:r w:rsidRPr="0023485A">
        <w:t xml:space="preserve">Sun, Q. (2017). Research on the influencing factors of reverse logistics carbon footprint under sustainable development. </w:t>
      </w:r>
      <w:r w:rsidRPr="0023485A">
        <w:rPr>
          <w:i/>
          <w:iCs/>
        </w:rPr>
        <w:t>Environmental Science and Pollution Research</w:t>
      </w:r>
      <w:r w:rsidRPr="0023485A">
        <w:t xml:space="preserve">, </w:t>
      </w:r>
      <w:r w:rsidRPr="0023485A">
        <w:rPr>
          <w:i/>
          <w:iCs/>
        </w:rPr>
        <w:t>24</w:t>
      </w:r>
      <w:r w:rsidRPr="0023485A">
        <w:t>(29), 22790–22798. https://doi.org/10.1007/s11356-016-8140-9</w:t>
      </w:r>
    </w:p>
    <w:p w14:paraId="79EDC3FB" w14:textId="77777777" w:rsidR="005547B2" w:rsidRDefault="0023485A" w:rsidP="00D90000">
      <w:pPr>
        <w:pStyle w:val="24References"/>
        <w:rPr>
          <w:b/>
        </w:rPr>
      </w:pPr>
      <w:r w:rsidRPr="0023485A">
        <w:fldChar w:fldCharType="end"/>
      </w:r>
    </w:p>
    <w:p w14:paraId="31C12489" w14:textId="77777777" w:rsidR="00D90000" w:rsidRDefault="00D90000" w:rsidP="008341AB">
      <w:pPr>
        <w:spacing w:line="360" w:lineRule="auto"/>
        <w:ind w:firstLine="426"/>
        <w:jc w:val="center"/>
        <w:rPr>
          <w:b/>
          <w:sz w:val="28"/>
          <w:lang w:val="en-GB"/>
        </w:rPr>
        <w:sectPr w:rsidR="00D90000" w:rsidSect="00982031">
          <w:pgSz w:w="11906" w:h="16838" w:code="9"/>
          <w:pgMar w:top="1134" w:right="1134" w:bottom="1134" w:left="1701" w:header="720" w:footer="720" w:gutter="0"/>
          <w:cols w:space="1296"/>
          <w:docGrid w:linePitch="360"/>
        </w:sectPr>
      </w:pPr>
    </w:p>
    <w:p w14:paraId="2D5422D0" w14:textId="77777777" w:rsidR="002369BE" w:rsidRPr="00A81A68" w:rsidRDefault="008341AB" w:rsidP="00F04C95">
      <w:pPr>
        <w:pStyle w:val="10List"/>
      </w:pPr>
      <w:r w:rsidRPr="00A81A68">
        <w:lastRenderedPageBreak/>
        <w:t>APPENDICES</w:t>
      </w:r>
    </w:p>
    <w:p w14:paraId="03DED9BB" w14:textId="555C5963" w:rsidR="00D22C35" w:rsidRPr="00A81A68" w:rsidRDefault="00106930" w:rsidP="00D90000">
      <w:pPr>
        <w:pStyle w:val="25Appendixtitle"/>
      </w:pPr>
      <w:bookmarkStart w:id="40" w:name="_Toc74312300"/>
      <w:r>
        <w:t xml:space="preserve">APPENDIX </w:t>
      </w:r>
      <w:r w:rsidR="00F04C95" w:rsidRPr="00F72BF7">
        <w:fldChar w:fldCharType="begin"/>
      </w:r>
      <w:r w:rsidR="00F04C95" w:rsidRPr="00F72BF7">
        <w:instrText xml:space="preserve"> SEQ priedas \* ARABIC </w:instrText>
      </w:r>
      <w:r w:rsidR="00F04C95" w:rsidRPr="00F72BF7">
        <w:fldChar w:fldCharType="separate"/>
      </w:r>
      <w:r w:rsidR="00F04C95">
        <w:rPr>
          <w:noProof/>
        </w:rPr>
        <w:t>1</w:t>
      </w:r>
      <w:r w:rsidR="00F04C95" w:rsidRPr="00F72BF7">
        <w:fldChar w:fldCharType="end"/>
      </w:r>
      <w:r w:rsidR="00B60065" w:rsidRPr="00A81A68">
        <w:t xml:space="preserve">. </w:t>
      </w:r>
      <w:r w:rsidR="00B60065" w:rsidRPr="00D90000">
        <w:rPr>
          <w:b w:val="0"/>
        </w:rPr>
        <w:t>Title</w:t>
      </w:r>
      <w:bookmarkEnd w:id="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A81A68" w14:paraId="789A05B2" w14:textId="77777777" w:rsidTr="00803006">
        <w:tc>
          <w:tcPr>
            <w:tcW w:w="9854" w:type="dxa"/>
            <w:gridSpan w:val="6"/>
            <w:shd w:val="clear" w:color="auto" w:fill="auto"/>
            <w:vAlign w:val="center"/>
          </w:tcPr>
          <w:p w14:paraId="17537AC8" w14:textId="77777777" w:rsidR="00803006" w:rsidRPr="00A81A68" w:rsidRDefault="00791890" w:rsidP="00D90000">
            <w:pPr>
              <w:pStyle w:val="16Tablehead"/>
              <w:rPr>
                <w:lang w:eastAsia="ru-RU"/>
              </w:rPr>
            </w:pPr>
            <w:r w:rsidRPr="00A81A68">
              <w:rPr>
                <w:lang w:eastAsia="ru-RU"/>
              </w:rPr>
              <w:t>Text</w:t>
            </w:r>
          </w:p>
        </w:tc>
      </w:tr>
      <w:tr w:rsidR="00A81A68" w:rsidRPr="00A81A68" w14:paraId="5ADE469D" w14:textId="77777777" w:rsidTr="004359D7">
        <w:tc>
          <w:tcPr>
            <w:tcW w:w="4926" w:type="dxa"/>
            <w:gridSpan w:val="3"/>
            <w:shd w:val="clear" w:color="auto" w:fill="auto"/>
          </w:tcPr>
          <w:p w14:paraId="47D982F6" w14:textId="77777777" w:rsidR="00803006" w:rsidRPr="00A81A68" w:rsidRDefault="00791890" w:rsidP="00D90000">
            <w:pPr>
              <w:pStyle w:val="16Tablehead"/>
              <w:rPr>
                <w:lang w:eastAsia="ru-RU"/>
              </w:rPr>
            </w:pPr>
            <w:r w:rsidRPr="00A81A68">
              <w:rPr>
                <w:lang w:eastAsia="ru-RU"/>
              </w:rPr>
              <w:t>Text</w:t>
            </w:r>
          </w:p>
        </w:tc>
        <w:tc>
          <w:tcPr>
            <w:tcW w:w="4928" w:type="dxa"/>
            <w:gridSpan w:val="3"/>
            <w:shd w:val="clear" w:color="auto" w:fill="auto"/>
          </w:tcPr>
          <w:p w14:paraId="7E81F699" w14:textId="77777777" w:rsidR="00803006" w:rsidRPr="00A81A68" w:rsidRDefault="00791890" w:rsidP="00D90000">
            <w:pPr>
              <w:pStyle w:val="16Tablehead"/>
              <w:rPr>
                <w:lang w:eastAsia="ru-RU"/>
              </w:rPr>
            </w:pPr>
            <w:r w:rsidRPr="00A81A68">
              <w:rPr>
                <w:lang w:eastAsia="ru-RU"/>
              </w:rPr>
              <w:t>Text</w:t>
            </w:r>
          </w:p>
        </w:tc>
      </w:tr>
      <w:tr w:rsidR="00A81A68" w:rsidRPr="00A81A68" w14:paraId="37FF5082" w14:textId="77777777" w:rsidTr="0098263D">
        <w:tc>
          <w:tcPr>
            <w:tcW w:w="1642" w:type="dxa"/>
            <w:shd w:val="clear" w:color="auto" w:fill="auto"/>
          </w:tcPr>
          <w:p w14:paraId="1C47D8C4" w14:textId="77777777" w:rsidR="00803006" w:rsidRPr="00A81A68" w:rsidRDefault="00803006" w:rsidP="00D90000">
            <w:pPr>
              <w:pStyle w:val="17Tabletext"/>
              <w:rPr>
                <w:lang w:eastAsia="ru-RU"/>
              </w:rPr>
            </w:pPr>
            <w:r w:rsidRPr="00A81A68">
              <w:rPr>
                <w:lang w:eastAsia="ru-RU"/>
              </w:rPr>
              <w:t>Text</w:t>
            </w:r>
          </w:p>
        </w:tc>
        <w:tc>
          <w:tcPr>
            <w:tcW w:w="1642" w:type="dxa"/>
            <w:shd w:val="clear" w:color="auto" w:fill="auto"/>
          </w:tcPr>
          <w:p w14:paraId="0B53A7FB"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235FF452"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332CA0BE"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521F6048"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18BD7A08" w14:textId="77777777" w:rsidR="00B60065" w:rsidRPr="00A81A68" w:rsidRDefault="00803006" w:rsidP="00D90000">
            <w:pPr>
              <w:pStyle w:val="17Tabletext"/>
              <w:rPr>
                <w:lang w:eastAsia="ru-RU"/>
              </w:rPr>
            </w:pPr>
            <w:r w:rsidRPr="00A81A68">
              <w:rPr>
                <w:lang w:eastAsia="ru-RU"/>
              </w:rPr>
              <w:t>Text</w:t>
            </w:r>
          </w:p>
        </w:tc>
      </w:tr>
      <w:tr w:rsidR="00A81A68" w:rsidRPr="00A81A68" w14:paraId="00FD8CB0" w14:textId="77777777" w:rsidTr="0098263D">
        <w:tc>
          <w:tcPr>
            <w:tcW w:w="1642" w:type="dxa"/>
            <w:shd w:val="clear" w:color="auto" w:fill="auto"/>
          </w:tcPr>
          <w:p w14:paraId="58C06FA1"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69875C9C"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08F8C6CF"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4AEFA986"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6747479A"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3492DB8D" w14:textId="77777777" w:rsidR="00B60065" w:rsidRPr="00A81A68" w:rsidRDefault="00803006" w:rsidP="00D90000">
            <w:pPr>
              <w:pStyle w:val="17Tabletext"/>
              <w:rPr>
                <w:lang w:eastAsia="ru-RU"/>
              </w:rPr>
            </w:pPr>
            <w:r w:rsidRPr="00A81A68">
              <w:rPr>
                <w:lang w:eastAsia="ru-RU"/>
              </w:rPr>
              <w:t>Text</w:t>
            </w:r>
          </w:p>
        </w:tc>
      </w:tr>
      <w:tr w:rsidR="00A81A68" w:rsidRPr="00A81A68" w14:paraId="38106D1D" w14:textId="77777777" w:rsidTr="0098263D">
        <w:tc>
          <w:tcPr>
            <w:tcW w:w="1642" w:type="dxa"/>
            <w:shd w:val="clear" w:color="auto" w:fill="auto"/>
          </w:tcPr>
          <w:p w14:paraId="1A0AF4F6"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31643D9D"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6D9C7082"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259523D3"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658C29CB"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4D2C5046" w14:textId="77777777" w:rsidR="00B60065" w:rsidRPr="00A81A68" w:rsidRDefault="00803006" w:rsidP="00D90000">
            <w:pPr>
              <w:pStyle w:val="17Tabletext"/>
              <w:rPr>
                <w:lang w:eastAsia="ru-RU"/>
              </w:rPr>
            </w:pPr>
            <w:r w:rsidRPr="00A81A68">
              <w:rPr>
                <w:lang w:eastAsia="ru-RU"/>
              </w:rPr>
              <w:t>Text</w:t>
            </w:r>
          </w:p>
        </w:tc>
      </w:tr>
      <w:tr w:rsidR="00A81A68" w:rsidRPr="00A81A68" w14:paraId="1806417A" w14:textId="77777777" w:rsidTr="0098263D">
        <w:tc>
          <w:tcPr>
            <w:tcW w:w="1642" w:type="dxa"/>
            <w:shd w:val="clear" w:color="auto" w:fill="auto"/>
          </w:tcPr>
          <w:p w14:paraId="6936C9A6"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75E2D685"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1A4C97C4"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0766FFF7"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15765E55"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790D8DCF" w14:textId="77777777" w:rsidR="00B60065" w:rsidRPr="00A81A68" w:rsidRDefault="00803006" w:rsidP="00D90000">
            <w:pPr>
              <w:pStyle w:val="17Tabletext"/>
              <w:rPr>
                <w:lang w:eastAsia="ru-RU"/>
              </w:rPr>
            </w:pPr>
            <w:r w:rsidRPr="00A81A68">
              <w:rPr>
                <w:lang w:eastAsia="ru-RU"/>
              </w:rPr>
              <w:t>Text</w:t>
            </w:r>
          </w:p>
        </w:tc>
      </w:tr>
    </w:tbl>
    <w:p w14:paraId="430AA1CA" w14:textId="77777777" w:rsidR="00843707" w:rsidRPr="00A81A68" w:rsidRDefault="00843707" w:rsidP="005E3C5A">
      <w:pPr>
        <w:spacing w:line="360" w:lineRule="auto"/>
        <w:ind w:firstLine="426"/>
        <w:jc w:val="both"/>
        <w:rPr>
          <w:lang w:val="en-GB" w:eastAsia="ru-RU"/>
        </w:rPr>
      </w:pPr>
    </w:p>
    <w:p w14:paraId="09ED8C44"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792AC3EC" w14:textId="77777777" w:rsidR="002369BE" w:rsidRPr="00A81A68" w:rsidRDefault="002369BE" w:rsidP="005E3C5A">
      <w:pPr>
        <w:spacing w:line="360" w:lineRule="auto"/>
        <w:ind w:firstLine="426"/>
        <w:jc w:val="both"/>
        <w:rPr>
          <w:lang w:val="en-GB"/>
        </w:rPr>
      </w:pPr>
    </w:p>
    <w:p w14:paraId="448D13C8" w14:textId="77777777" w:rsidR="00D90000" w:rsidRDefault="00D90000" w:rsidP="005E3C5A">
      <w:pPr>
        <w:spacing w:line="360" w:lineRule="auto"/>
        <w:ind w:firstLine="426"/>
        <w:jc w:val="both"/>
        <w:rPr>
          <w:lang w:val="en-GB"/>
        </w:rPr>
        <w:sectPr w:rsidR="00D90000" w:rsidSect="00982031">
          <w:pgSz w:w="11906" w:h="16838" w:code="9"/>
          <w:pgMar w:top="1134" w:right="1134" w:bottom="1134" w:left="1701" w:header="720" w:footer="720" w:gutter="0"/>
          <w:cols w:space="1296"/>
          <w:docGrid w:linePitch="360"/>
        </w:sectPr>
      </w:pPr>
    </w:p>
    <w:p w14:paraId="10CA6665" w14:textId="60E6A854" w:rsidR="0038158B" w:rsidRPr="00A81A68" w:rsidRDefault="00106930" w:rsidP="00D90000">
      <w:pPr>
        <w:pStyle w:val="25Appendixtitle"/>
      </w:pPr>
      <w:bookmarkStart w:id="41" w:name="_Toc74312301"/>
      <w:r>
        <w:lastRenderedPageBreak/>
        <w:t xml:space="preserve">APPENDIX </w:t>
      </w:r>
      <w:r w:rsidR="00AC21E6" w:rsidRPr="00F72BF7">
        <w:fldChar w:fldCharType="begin"/>
      </w:r>
      <w:r w:rsidR="00AC21E6" w:rsidRPr="00F72BF7">
        <w:instrText xml:space="preserve"> SEQ priedas \* ARABIC </w:instrText>
      </w:r>
      <w:r w:rsidR="00AC21E6" w:rsidRPr="00F72BF7">
        <w:fldChar w:fldCharType="separate"/>
      </w:r>
      <w:r w:rsidR="00AC21E6">
        <w:rPr>
          <w:noProof/>
        </w:rPr>
        <w:t>2</w:t>
      </w:r>
      <w:r w:rsidR="00AC21E6" w:rsidRPr="00F72BF7">
        <w:fldChar w:fldCharType="end"/>
      </w:r>
      <w:r w:rsidR="00B60065" w:rsidRPr="00A81A68">
        <w:t xml:space="preserve">. </w:t>
      </w:r>
      <w:r w:rsidR="00B60065" w:rsidRPr="00D90000">
        <w:rPr>
          <w:b w:val="0"/>
        </w:rPr>
        <w:t>Title</w:t>
      </w:r>
      <w:bookmarkEnd w:id="41"/>
    </w:p>
    <w:p w14:paraId="4AED05A6" w14:textId="77777777" w:rsidR="005547B2" w:rsidRDefault="005547B2" w:rsidP="00D90000">
      <w:pPr>
        <w:pStyle w:val="20Placeoffigure"/>
      </w:pPr>
      <w:r w:rsidRPr="0023485A">
        <w:rPr>
          <w:noProof/>
          <w:lang w:val="lt-LT"/>
        </w:rPr>
        <w:drawing>
          <wp:inline distT="0" distB="0" distL="0" distR="0" wp14:anchorId="7D1F188F" wp14:editId="2CFE238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sectPr w:rsidR="005547B2" w:rsidSect="00982031">
      <w:pgSz w:w="11906" w:h="16838" w:code="9"/>
      <w:pgMar w:top="1134" w:right="1134" w:bottom="1134" w:left="1701" w:header="720" w:footer="720" w:gutter="0"/>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BE2BAD" w14:textId="77777777" w:rsidR="00794420" w:rsidRDefault="00794420">
      <w:r>
        <w:separator/>
      </w:r>
    </w:p>
  </w:endnote>
  <w:endnote w:type="continuationSeparator" w:id="0">
    <w:p w14:paraId="2A657CFE" w14:textId="77777777" w:rsidR="00794420" w:rsidRDefault="00794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74656" w14:textId="77777777" w:rsidR="00922916" w:rsidRDefault="00922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20EAF" w14:textId="77777777" w:rsidR="00922916" w:rsidRDefault="009229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9804138"/>
      <w:docPartObj>
        <w:docPartGallery w:val="Page Numbers (Bottom of Page)"/>
        <w:docPartUnique/>
      </w:docPartObj>
    </w:sdtPr>
    <w:sdtEndPr/>
    <w:sdtContent>
      <w:p w14:paraId="55F4BE50" w14:textId="0D6135E0" w:rsidR="00922916" w:rsidRPr="00982031" w:rsidRDefault="00982031" w:rsidP="00982031">
        <w:pPr>
          <w:pStyle w:val="Footer"/>
          <w:jc w:val="center"/>
        </w:pPr>
        <w:r>
          <w:fldChar w:fldCharType="begin"/>
        </w:r>
        <w:r>
          <w:instrText>PAGE   \* MERGEFORMAT</w:instrText>
        </w:r>
        <w:r>
          <w:fldChar w:fldCharType="separate"/>
        </w:r>
        <w:r w:rsidR="00973B69">
          <w:rPr>
            <w:noProof/>
          </w:rPr>
          <w:t>6</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9F15D1" w14:textId="5574AB19" w:rsidR="00982031" w:rsidRDefault="00982031" w:rsidP="0098203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92C656" w14:textId="77777777" w:rsidR="00794420" w:rsidRDefault="00794420">
      <w:r>
        <w:separator/>
      </w:r>
    </w:p>
  </w:footnote>
  <w:footnote w:type="continuationSeparator" w:id="0">
    <w:p w14:paraId="6A94F743" w14:textId="77777777" w:rsidR="00794420" w:rsidRDefault="007944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4C537DC"/>
    <w:multiLevelType w:val="hybridMultilevel"/>
    <w:tmpl w:val="D640CE48"/>
    <w:lvl w:ilvl="0" w:tplc="1EB0A026">
      <w:start w:val="3"/>
      <w:numFmt w:val="bullet"/>
      <w:pStyle w:val="22Equationbulet"/>
      <w:lvlText w:val="–"/>
      <w:lvlJc w:val="left"/>
      <w:pPr>
        <w:ind w:left="720" w:hanging="360"/>
      </w:pPr>
      <w:rPr>
        <w:rFonts w:ascii="Times New Roman" w:eastAsia="Times New Roman" w:hAnsi="Times New Roman" w:cs="Times New Roman" w:hint="default"/>
        <w:i/>
      </w:rPr>
    </w:lvl>
    <w:lvl w:ilvl="1" w:tplc="3E141590">
      <w:start w:val="1"/>
      <w:numFmt w:val="bullet"/>
      <w:pStyle w:val="22Equationbulet2"/>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C4C40578"/>
    <w:lvl w:ilvl="0" w:tplc="38265E3E">
      <w:start w:val="1"/>
      <w:numFmt w:val="decimal"/>
      <w:pStyle w:val="26Textnumbered"/>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DE43CE2"/>
    <w:lvl w:ilvl="0" w:tplc="ED265D2A">
      <w:start w:val="1"/>
      <w:numFmt w:val="decimal"/>
      <w:pStyle w:val="23Conclusionsnumbered"/>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314496E"/>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 w:numId="38">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ru-RU" w:vendorID="64" w:dllVersion="131078" w:nlCheck="1" w:checkStyle="0"/>
  <w:activeWritingStyle w:appName="MSWord" w:lang="en-GB" w:vendorID="64" w:dllVersion="131078" w:nlCheck="1" w:checkStyle="1"/>
  <w:activeWritingStyle w:appName="MSWord" w:lang="en-US" w:vendorID="64" w:dllVersion="131078" w:nlCheck="1" w:checkStyle="1"/>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gUARvDRL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B0513"/>
    <w:rsid w:val="000B48DA"/>
    <w:rsid w:val="000C22D0"/>
    <w:rsid w:val="000C4B4D"/>
    <w:rsid w:val="000C7C92"/>
    <w:rsid w:val="000D2C06"/>
    <w:rsid w:val="000D307D"/>
    <w:rsid w:val="000D4109"/>
    <w:rsid w:val="000D4149"/>
    <w:rsid w:val="000D5096"/>
    <w:rsid w:val="000D5F41"/>
    <w:rsid w:val="000D605A"/>
    <w:rsid w:val="000D7BF1"/>
    <w:rsid w:val="000E4911"/>
    <w:rsid w:val="000E60FA"/>
    <w:rsid w:val="000F1EBF"/>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7C7"/>
    <w:rsid w:val="0038583E"/>
    <w:rsid w:val="00390B11"/>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37FB"/>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723A"/>
    <w:rsid w:val="0046178B"/>
    <w:rsid w:val="00462B8C"/>
    <w:rsid w:val="00463895"/>
    <w:rsid w:val="00464293"/>
    <w:rsid w:val="00467FB0"/>
    <w:rsid w:val="00471B68"/>
    <w:rsid w:val="00472533"/>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211F"/>
    <w:rsid w:val="005C6283"/>
    <w:rsid w:val="005C6413"/>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959"/>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6465"/>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40CE"/>
    <w:rsid w:val="00794420"/>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2A78"/>
    <w:rsid w:val="00827846"/>
    <w:rsid w:val="00830470"/>
    <w:rsid w:val="0083093E"/>
    <w:rsid w:val="008341AB"/>
    <w:rsid w:val="00835EB4"/>
    <w:rsid w:val="00837D42"/>
    <w:rsid w:val="00840570"/>
    <w:rsid w:val="008406BF"/>
    <w:rsid w:val="00841259"/>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3B69"/>
    <w:rsid w:val="00975329"/>
    <w:rsid w:val="0097692B"/>
    <w:rsid w:val="0098120C"/>
    <w:rsid w:val="00981890"/>
    <w:rsid w:val="00982031"/>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1C33"/>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1E6"/>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67F9A"/>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000"/>
    <w:rsid w:val="00D90EC0"/>
    <w:rsid w:val="00D91437"/>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1873"/>
    <w:rsid w:val="00E023B2"/>
    <w:rsid w:val="00E02522"/>
    <w:rsid w:val="00E04282"/>
    <w:rsid w:val="00E06BF5"/>
    <w:rsid w:val="00E126C1"/>
    <w:rsid w:val="00E142B6"/>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C95"/>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075C"/>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3DFA64D"/>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rsid w:val="00F04C95"/>
    <w:pPr>
      <w:tabs>
        <w:tab w:val="right" w:leader="dot" w:pos="9072"/>
      </w:tabs>
      <w:spacing w:before="120" w:after="120"/>
      <w:jc w:val="both"/>
    </w:pPr>
    <w:rPr>
      <w:bCs/>
      <w:caps/>
      <w:noProof/>
    </w:rPr>
  </w:style>
  <w:style w:type="paragraph" w:styleId="TOC3">
    <w:name w:val="toc 3"/>
    <w:basedOn w:val="Normal"/>
    <w:next w:val="Normal"/>
    <w:autoRedefine/>
    <w:uiPriority w:val="39"/>
    <w:rsid w:val="00F04C95"/>
    <w:pPr>
      <w:tabs>
        <w:tab w:val="right" w:leader="dot" w:pos="9072"/>
      </w:tabs>
      <w:ind w:left="1021"/>
    </w:pPr>
    <w:rPr>
      <w:rFonts w:cstheme="minorHAnsi"/>
      <w:i/>
      <w:iCs/>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04C95"/>
    <w:pPr>
      <w:tabs>
        <w:tab w:val="right" w:leader="dot" w:pos="9072"/>
      </w:tabs>
      <w:ind w:left="567"/>
    </w:pPr>
    <w:rPr>
      <w:rFonts w:cstheme="minorHAnsi"/>
      <w:noProof/>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customStyle="1" w:styleId="01University">
    <w:name w:val="01_University"/>
    <w:basedOn w:val="Normal"/>
    <w:qFormat/>
    <w:rsid w:val="00390B11"/>
    <w:pPr>
      <w:spacing w:after="100" w:line="360" w:lineRule="auto"/>
      <w:jc w:val="center"/>
    </w:pPr>
    <w:rPr>
      <w:caps/>
      <w:sz w:val="28"/>
    </w:rPr>
  </w:style>
  <w:style w:type="paragraph" w:customStyle="1" w:styleId="02Facultydepartment">
    <w:name w:val="02_Faculty_department"/>
    <w:basedOn w:val="Normal"/>
    <w:qFormat/>
    <w:rsid w:val="00E142B6"/>
    <w:pPr>
      <w:spacing w:line="360" w:lineRule="auto"/>
      <w:jc w:val="center"/>
    </w:pPr>
    <w:rPr>
      <w:caps/>
      <w:lang w:val="en-US"/>
    </w:rPr>
  </w:style>
  <w:style w:type="paragraph" w:customStyle="1" w:styleId="03Title">
    <w:name w:val="03_Title"/>
    <w:basedOn w:val="Normal"/>
    <w:qFormat/>
    <w:rsid w:val="00E142B6"/>
    <w:pPr>
      <w:spacing w:before="3000" w:line="360" w:lineRule="auto"/>
      <w:jc w:val="center"/>
    </w:pPr>
    <w:rPr>
      <w:b/>
      <w:caps/>
      <w:sz w:val="28"/>
    </w:rPr>
  </w:style>
  <w:style w:type="paragraph" w:customStyle="1" w:styleId="04Nameofcourse">
    <w:name w:val="04_Name of course"/>
    <w:basedOn w:val="Normal"/>
    <w:qFormat/>
    <w:rsid w:val="00E142B6"/>
    <w:pPr>
      <w:spacing w:before="300" w:line="360" w:lineRule="auto"/>
      <w:jc w:val="center"/>
    </w:pPr>
    <w:rPr>
      <w:szCs w:val="20"/>
    </w:rPr>
  </w:style>
  <w:style w:type="paragraph" w:customStyle="1" w:styleId="05Type">
    <w:name w:val="05_Type"/>
    <w:basedOn w:val="Normal"/>
    <w:qFormat/>
    <w:rsid w:val="00E142B6"/>
    <w:pPr>
      <w:spacing w:line="360" w:lineRule="auto"/>
      <w:jc w:val="center"/>
    </w:pPr>
  </w:style>
  <w:style w:type="paragraph" w:customStyle="1" w:styleId="06Author">
    <w:name w:val="06_Author"/>
    <w:basedOn w:val="Normal"/>
    <w:qFormat/>
    <w:rsid w:val="00E142B6"/>
    <w:pPr>
      <w:spacing w:before="3000" w:line="360" w:lineRule="auto"/>
      <w:ind w:left="3969"/>
    </w:pPr>
  </w:style>
  <w:style w:type="paragraph" w:customStyle="1" w:styleId="07Lecturer">
    <w:name w:val="07_Lecturer"/>
    <w:basedOn w:val="Normal"/>
    <w:qFormat/>
    <w:rsid w:val="00E142B6"/>
    <w:pPr>
      <w:spacing w:line="360" w:lineRule="auto"/>
      <w:ind w:left="3969"/>
    </w:pPr>
  </w:style>
  <w:style w:type="paragraph" w:customStyle="1" w:styleId="08Vilnius">
    <w:name w:val="08_Vilnius"/>
    <w:basedOn w:val="Normal"/>
    <w:qFormat/>
    <w:rsid w:val="00E142B6"/>
    <w:pPr>
      <w:spacing w:before="3000" w:line="360" w:lineRule="auto"/>
      <w:jc w:val="center"/>
    </w:pPr>
  </w:style>
  <w:style w:type="paragraph" w:customStyle="1" w:styleId="09Tableofcontents">
    <w:name w:val="09_Table of contents"/>
    <w:basedOn w:val="Normal"/>
    <w:qFormat/>
    <w:rsid w:val="00E142B6"/>
    <w:pPr>
      <w:keepNext/>
      <w:keepLines/>
      <w:spacing w:after="400" w:line="276" w:lineRule="auto"/>
      <w:jc w:val="center"/>
      <w:outlineLvl w:val="0"/>
    </w:pPr>
    <w:rPr>
      <w:b/>
      <w:sz w:val="28"/>
      <w:szCs w:val="28"/>
      <w:lang w:val="en-GB" w:eastAsia="en-US"/>
    </w:rPr>
  </w:style>
  <w:style w:type="paragraph" w:customStyle="1" w:styleId="10List">
    <w:name w:val="10_List"/>
    <w:basedOn w:val="Normal"/>
    <w:qFormat/>
    <w:rsid w:val="000F1EBF"/>
    <w:pPr>
      <w:keepNext/>
      <w:keepLines/>
      <w:spacing w:after="400" w:line="360" w:lineRule="auto"/>
      <w:jc w:val="center"/>
      <w:outlineLvl w:val="0"/>
    </w:pPr>
    <w:rPr>
      <w:b/>
      <w:bCs/>
      <w:sz w:val="28"/>
      <w:szCs w:val="28"/>
      <w:lang w:val="en-GB" w:eastAsia="en-US"/>
    </w:rPr>
  </w:style>
  <w:style w:type="paragraph" w:customStyle="1" w:styleId="11Title1">
    <w:name w:val="11_Title 1"/>
    <w:basedOn w:val="Heading1"/>
    <w:qFormat/>
    <w:rsid w:val="00E142B6"/>
    <w:pPr>
      <w:numPr>
        <w:numId w:val="0"/>
      </w:numPr>
    </w:pPr>
  </w:style>
  <w:style w:type="paragraph" w:customStyle="1" w:styleId="12Subtitle2">
    <w:name w:val="12_Subtitle 2"/>
    <w:basedOn w:val="Heading2"/>
    <w:qFormat/>
    <w:rsid w:val="00E142B6"/>
    <w:pPr>
      <w:numPr>
        <w:ilvl w:val="0"/>
        <w:numId w:val="0"/>
      </w:numPr>
    </w:pPr>
  </w:style>
  <w:style w:type="paragraph" w:customStyle="1" w:styleId="13Subsubtitle3">
    <w:name w:val="13_Subsubtitle 3"/>
    <w:basedOn w:val="Heading3"/>
    <w:qFormat/>
    <w:rsid w:val="00E142B6"/>
    <w:pPr>
      <w:keepNext w:val="0"/>
      <w:spacing w:before="100" w:beforeAutospacing="1" w:after="100" w:afterAutospacing="1"/>
    </w:pPr>
    <w:rPr>
      <w:rFonts w:ascii="Times New Roman" w:hAnsi="Times New Roman" w:cs="Times New Roman"/>
      <w:b w:val="0"/>
      <w:bCs w:val="0"/>
      <w:i/>
      <w:lang w:val="en-GB" w:eastAsia="ru-RU"/>
    </w:rPr>
  </w:style>
  <w:style w:type="paragraph" w:customStyle="1" w:styleId="14Maintext">
    <w:name w:val="14_Main text"/>
    <w:basedOn w:val="Normal"/>
    <w:qFormat/>
    <w:rsid w:val="00E142B6"/>
    <w:pPr>
      <w:tabs>
        <w:tab w:val="left" w:pos="426"/>
      </w:tabs>
      <w:spacing w:line="360" w:lineRule="auto"/>
      <w:ind w:firstLine="720"/>
      <w:jc w:val="both"/>
    </w:pPr>
    <w:rPr>
      <w:lang w:val="en-GB"/>
    </w:rPr>
  </w:style>
  <w:style w:type="paragraph" w:customStyle="1" w:styleId="15Tabletitle">
    <w:name w:val="15_Table title"/>
    <w:basedOn w:val="Caption"/>
    <w:qFormat/>
    <w:rsid w:val="00E01873"/>
    <w:pPr>
      <w:spacing w:before="240" w:after="60"/>
    </w:pPr>
    <w:rPr>
      <w:b/>
      <w:i w:val="0"/>
      <w:color w:val="auto"/>
      <w:sz w:val="22"/>
      <w:lang w:val="en-GB"/>
    </w:rPr>
  </w:style>
  <w:style w:type="paragraph" w:styleId="Caption">
    <w:name w:val="caption"/>
    <w:basedOn w:val="Normal"/>
    <w:next w:val="Normal"/>
    <w:uiPriority w:val="35"/>
    <w:semiHidden/>
    <w:unhideWhenUsed/>
    <w:qFormat/>
    <w:rsid w:val="00E142B6"/>
    <w:pPr>
      <w:spacing w:after="200"/>
    </w:pPr>
    <w:rPr>
      <w:i/>
      <w:iCs/>
      <w:color w:val="44546A" w:themeColor="text2"/>
      <w:sz w:val="18"/>
      <w:szCs w:val="18"/>
    </w:rPr>
  </w:style>
  <w:style w:type="paragraph" w:customStyle="1" w:styleId="16Tablehead">
    <w:name w:val="16_Table head"/>
    <w:basedOn w:val="Normal"/>
    <w:qFormat/>
    <w:rsid w:val="00E142B6"/>
    <w:pPr>
      <w:tabs>
        <w:tab w:val="left" w:pos="709"/>
      </w:tabs>
      <w:spacing w:before="40" w:after="40"/>
      <w:jc w:val="center"/>
    </w:pPr>
    <w:rPr>
      <w:b/>
      <w:sz w:val="20"/>
      <w:lang w:val="en-GB"/>
    </w:rPr>
  </w:style>
  <w:style w:type="paragraph" w:customStyle="1" w:styleId="17Tablesource">
    <w:name w:val="17_Table source"/>
    <w:basedOn w:val="Normal"/>
    <w:qFormat/>
    <w:rsid w:val="00E142B6"/>
    <w:pPr>
      <w:tabs>
        <w:tab w:val="left" w:pos="709"/>
      </w:tabs>
      <w:spacing w:before="60" w:after="240" w:line="360" w:lineRule="auto"/>
      <w:jc w:val="both"/>
    </w:pPr>
    <w:rPr>
      <w:sz w:val="20"/>
    </w:rPr>
  </w:style>
  <w:style w:type="paragraph" w:customStyle="1" w:styleId="17Tabletext">
    <w:name w:val="17_Table text"/>
    <w:basedOn w:val="Normal"/>
    <w:qFormat/>
    <w:rsid w:val="00E142B6"/>
    <w:pPr>
      <w:tabs>
        <w:tab w:val="left" w:pos="709"/>
      </w:tabs>
      <w:spacing w:before="40" w:after="40"/>
      <w:jc w:val="both"/>
    </w:pPr>
    <w:rPr>
      <w:sz w:val="20"/>
      <w:szCs w:val="20"/>
      <w:lang w:val="en-GB"/>
    </w:rPr>
  </w:style>
  <w:style w:type="paragraph" w:customStyle="1" w:styleId="18Figuretitle">
    <w:name w:val="18_Figure title"/>
    <w:basedOn w:val="Caption"/>
    <w:qFormat/>
    <w:rsid w:val="00E142B6"/>
    <w:pPr>
      <w:spacing w:before="200" w:after="100"/>
      <w:jc w:val="center"/>
    </w:pPr>
    <w:rPr>
      <w:b/>
      <w:i w:val="0"/>
      <w:color w:val="auto"/>
      <w:sz w:val="22"/>
      <w:lang w:val="en-GB"/>
    </w:rPr>
  </w:style>
  <w:style w:type="paragraph" w:customStyle="1" w:styleId="19Figuresource">
    <w:name w:val="19_Figure source"/>
    <w:basedOn w:val="Normal"/>
    <w:qFormat/>
    <w:rsid w:val="00E142B6"/>
    <w:pPr>
      <w:tabs>
        <w:tab w:val="left" w:pos="709"/>
      </w:tabs>
      <w:spacing w:before="60" w:after="240" w:line="360" w:lineRule="auto"/>
    </w:pPr>
    <w:rPr>
      <w:sz w:val="20"/>
      <w:lang w:val="en-GB"/>
    </w:rPr>
  </w:style>
  <w:style w:type="paragraph" w:customStyle="1" w:styleId="20Placeoffigure">
    <w:name w:val="20_Place of figure"/>
    <w:basedOn w:val="Normal"/>
    <w:qFormat/>
    <w:rsid w:val="00E142B6"/>
    <w:pPr>
      <w:tabs>
        <w:tab w:val="left" w:pos="709"/>
      </w:tabs>
      <w:spacing w:before="240" w:after="60" w:line="360" w:lineRule="auto"/>
      <w:jc w:val="center"/>
    </w:pPr>
    <w:rPr>
      <w:lang w:val="en-GB"/>
    </w:rPr>
  </w:style>
  <w:style w:type="paragraph" w:customStyle="1" w:styleId="21Equation">
    <w:name w:val="21_Equation"/>
    <w:basedOn w:val="Caption"/>
    <w:qFormat/>
    <w:rsid w:val="00E142B6"/>
    <w:pPr>
      <w:tabs>
        <w:tab w:val="center" w:pos="4536"/>
        <w:tab w:val="right" w:pos="9072"/>
      </w:tabs>
      <w:spacing w:before="60" w:after="60" w:line="360" w:lineRule="auto"/>
    </w:pPr>
    <w:rPr>
      <w:i w:val="0"/>
      <w:color w:val="auto"/>
      <w:sz w:val="24"/>
      <w:lang w:val="en-GB"/>
    </w:rPr>
  </w:style>
  <w:style w:type="paragraph" w:customStyle="1" w:styleId="22Equationexplain">
    <w:name w:val="22_Equation explain"/>
    <w:basedOn w:val="Caption"/>
    <w:qFormat/>
    <w:rsid w:val="00E142B6"/>
    <w:pPr>
      <w:spacing w:after="0" w:line="360" w:lineRule="auto"/>
      <w:jc w:val="both"/>
    </w:pPr>
    <w:rPr>
      <w:i w:val="0"/>
      <w:color w:val="auto"/>
      <w:sz w:val="24"/>
      <w:szCs w:val="24"/>
      <w:lang w:val="en-GB"/>
    </w:rPr>
  </w:style>
  <w:style w:type="paragraph" w:customStyle="1" w:styleId="23Conclusionsnumbered">
    <w:name w:val="23_Conclusions numbered"/>
    <w:basedOn w:val="Normal"/>
    <w:qFormat/>
    <w:rsid w:val="00E142B6"/>
    <w:pPr>
      <w:numPr>
        <w:numId w:val="38"/>
      </w:numPr>
      <w:autoSpaceDE w:val="0"/>
      <w:autoSpaceDN w:val="0"/>
      <w:adjustRightInd w:val="0"/>
      <w:spacing w:line="360" w:lineRule="auto"/>
      <w:jc w:val="both"/>
    </w:pPr>
    <w:rPr>
      <w:lang w:val="en-GB"/>
    </w:rPr>
  </w:style>
  <w:style w:type="paragraph" w:customStyle="1" w:styleId="24References">
    <w:name w:val="24_References"/>
    <w:basedOn w:val="Normal"/>
    <w:qFormat/>
    <w:rsid w:val="00E142B6"/>
    <w:pPr>
      <w:widowControl w:val="0"/>
      <w:autoSpaceDE w:val="0"/>
      <w:autoSpaceDN w:val="0"/>
      <w:adjustRightInd w:val="0"/>
      <w:spacing w:before="100" w:after="100" w:line="360" w:lineRule="auto"/>
      <w:ind w:left="480" w:hanging="480"/>
      <w:jc w:val="both"/>
    </w:pPr>
    <w:rPr>
      <w:noProof/>
    </w:rPr>
  </w:style>
  <w:style w:type="paragraph" w:customStyle="1" w:styleId="25Appendixtitle">
    <w:name w:val="25_Appendix title"/>
    <w:basedOn w:val="Caption"/>
    <w:qFormat/>
    <w:rsid w:val="00E142B6"/>
    <w:pPr>
      <w:spacing w:after="0" w:line="360" w:lineRule="auto"/>
    </w:pPr>
    <w:rPr>
      <w:b/>
      <w:i w:val="0"/>
      <w:color w:val="auto"/>
      <w:sz w:val="24"/>
      <w:szCs w:val="20"/>
      <w:lang w:val="en-GB" w:eastAsia="ru-RU"/>
    </w:rPr>
  </w:style>
  <w:style w:type="paragraph" w:customStyle="1" w:styleId="26Textnumbered">
    <w:name w:val="26_Text numbered"/>
    <w:basedOn w:val="Normal"/>
    <w:qFormat/>
    <w:rsid w:val="00841259"/>
    <w:pPr>
      <w:numPr>
        <w:numId w:val="35"/>
      </w:numPr>
      <w:spacing w:line="360" w:lineRule="auto"/>
      <w:ind w:left="1491" w:hanging="357"/>
      <w:jc w:val="both"/>
    </w:pPr>
    <w:rPr>
      <w:lang w:val="en-GB"/>
    </w:rPr>
  </w:style>
  <w:style w:type="character" w:customStyle="1" w:styleId="MTConvertedEquation">
    <w:name w:val="MTConvertedEquation"/>
    <w:basedOn w:val="DefaultParagraphFont"/>
    <w:rsid w:val="00E01873"/>
    <w:rPr>
      <w:rFonts w:ascii="Cambria Math" w:hAnsi="Cambria Math"/>
      <w:i/>
      <w:lang w:val="en-GB" w:eastAsia="en-US"/>
    </w:rPr>
  </w:style>
  <w:style w:type="paragraph" w:customStyle="1" w:styleId="22Equationbulet">
    <w:name w:val="22_Equation bulet"/>
    <w:basedOn w:val="ListParagraph"/>
    <w:qFormat/>
    <w:rsid w:val="00FA075C"/>
    <w:pPr>
      <w:numPr>
        <w:numId w:val="37"/>
      </w:numPr>
      <w:spacing w:line="360" w:lineRule="auto"/>
      <w:ind w:left="1077" w:hanging="357"/>
    </w:pPr>
    <w:rPr>
      <w:lang w:val="en-GB"/>
    </w:rPr>
  </w:style>
  <w:style w:type="paragraph" w:customStyle="1" w:styleId="22Equationbulet2">
    <w:name w:val="22_Equation bulet 2"/>
    <w:basedOn w:val="ListParagraph"/>
    <w:qFormat/>
    <w:rsid w:val="00E01873"/>
    <w:pPr>
      <w:numPr>
        <w:ilvl w:val="1"/>
        <w:numId w:val="37"/>
      </w:numPr>
      <w:spacing w:line="360" w:lineRule="auto"/>
      <w:ind w:left="1434" w:hanging="357"/>
    </w:pPr>
  </w:style>
  <w:style w:type="paragraph" w:styleId="TableofFigures">
    <w:name w:val="table of figures"/>
    <w:basedOn w:val="Normal"/>
    <w:next w:val="Normal"/>
    <w:uiPriority w:val="99"/>
    <w:unhideWhenUsed/>
    <w:rsid w:val="00F04C95"/>
  </w:style>
  <w:style w:type="paragraph" w:customStyle="1" w:styleId="27Vilniustech">
    <w:name w:val="27_Vilniustech"/>
    <w:basedOn w:val="Normal"/>
    <w:qFormat/>
    <w:rsid w:val="00B67F9A"/>
    <w:pPr>
      <w:tabs>
        <w:tab w:val="left" w:pos="9781"/>
      </w:tabs>
      <w:spacing w:after="200"/>
      <w:ind w:right="397"/>
      <w:jc w:val="center"/>
    </w:pPr>
    <w:rPr>
      <w:b/>
      <w:bCs/>
      <w:lang w:val="en-GB"/>
    </w:rPr>
  </w:style>
  <w:style w:type="paragraph" w:customStyle="1" w:styleId="28Tablesmalltext">
    <w:name w:val="28_Table small text"/>
    <w:basedOn w:val="Normal"/>
    <w:qFormat/>
    <w:rsid w:val="000C7C92"/>
    <w:pPr>
      <w:tabs>
        <w:tab w:val="left" w:pos="9781"/>
      </w:tabs>
      <w:ind w:left="-108"/>
      <w:jc w:val="center"/>
    </w:pPr>
    <w:rPr>
      <w:sz w:val="16"/>
      <w:szCs w:val="12"/>
      <w:lang w:val="en-GB"/>
    </w:rPr>
  </w:style>
  <w:style w:type="paragraph" w:customStyle="1" w:styleId="29Declaration">
    <w:name w:val="29_Declaration"/>
    <w:basedOn w:val="Normal"/>
    <w:qFormat/>
    <w:rsid w:val="00B67F9A"/>
    <w:pPr>
      <w:tabs>
        <w:tab w:val="left" w:pos="9781"/>
      </w:tabs>
      <w:spacing w:before="400" w:after="400"/>
      <w:ind w:right="397"/>
      <w:contextualSpacing/>
      <w:jc w:val="center"/>
    </w:pPr>
    <w:rPr>
      <w:b/>
      <w:bCs/>
      <w:caps/>
      <w:lang w:val="en-GB"/>
    </w:rPr>
  </w:style>
  <w:style w:type="paragraph" w:customStyle="1" w:styleId="30Text">
    <w:name w:val="30_Text"/>
    <w:basedOn w:val="Normal"/>
    <w:qFormat/>
    <w:rsid w:val="00B67F9A"/>
    <w:pPr>
      <w:tabs>
        <w:tab w:val="right" w:leader="underscore" w:pos="9072"/>
      </w:tabs>
      <w:spacing w:line="360" w:lineRule="auto"/>
      <w:ind w:firstLine="567"/>
      <w:jc w:val="both"/>
    </w:pPr>
    <w:rPr>
      <w:szCs w:val="1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2.w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yperlink" Target="https://www.mendeley.com/"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E7EE7-CE55-459A-8419-6E3DB183E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5244</Words>
  <Characters>14390</Characters>
  <Application>Microsoft Office Word</Application>
  <DocSecurity>0</DocSecurity>
  <Lines>119</Lines>
  <Paragraphs>7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9555</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Lina Račaitė</cp:lastModifiedBy>
  <cp:revision>2</cp:revision>
  <dcterms:created xsi:type="dcterms:W3CDTF">2021-09-15T12:27:00Z</dcterms:created>
  <dcterms:modified xsi:type="dcterms:W3CDTF">2021-09-1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y fmtid="{D5CDD505-2E9C-101B-9397-08002B2CF9AE}" pid="25" name="MTWinEqns">
    <vt:bool>true</vt:bool>
  </property>
</Properties>
</file>